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C5B2D" w14:textId="6872009B" w:rsidR="00F125CB" w:rsidRPr="001B3760" w:rsidRDefault="00F125CB" w:rsidP="0084128A">
      <w:pPr>
        <w:spacing w:line="276" w:lineRule="auto"/>
        <w:jc w:val="both"/>
      </w:pPr>
      <w:r w:rsidRPr="001B3760">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1B3760">
        <w:fldChar w:fldCharType="begin" w:fldLock="1"/>
      </w:r>
      <w:r w:rsidRPr="001B3760">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1B3760">
        <w:rPr>
          <w:rFonts w:ascii="Cambria Math" w:hAnsi="Cambria Math" w:cs="Cambria Math"/>
        </w:rPr>
        <w:instrText>∼</w:instrText>
      </w:r>
      <w:r w:rsidRPr="001B3760">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1B3760">
        <w:rPr>
          <w:rFonts w:ascii="Cambria Math" w:hAnsi="Cambria Math" w:cs="Cambria Math"/>
        </w:rPr>
        <w:instrText>∼</w:instrText>
      </w:r>
      <w:r w:rsidRPr="001B3760">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611BEE">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611BEE">
        <w:rPr>
          <w:rFonts w:ascii="Cambria Math" w:hAnsi="Cambria Math" w:cs="Cambria Math"/>
          <w:lang w:val="nl-NL"/>
        </w:rPr>
        <w:instrText>∼</w:instrText>
      </w:r>
      <w:r w:rsidRPr="00611BEE">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1B3760">
        <w:fldChar w:fldCharType="separate"/>
      </w:r>
      <w:r w:rsidRPr="00611BEE">
        <w:rPr>
          <w:noProof/>
          <w:lang w:val="nl-NL"/>
        </w:rPr>
        <w:t xml:space="preserve">(Johnson </w:t>
      </w:r>
      <w:r w:rsidRPr="00611BEE">
        <w:rPr>
          <w:i/>
          <w:noProof/>
          <w:lang w:val="nl-NL"/>
        </w:rPr>
        <w:t>et al.</w:t>
      </w:r>
      <w:r w:rsidRPr="00611BEE">
        <w:rPr>
          <w:noProof/>
          <w:lang w:val="nl-NL"/>
        </w:rPr>
        <w:t xml:space="preserve"> 2016; Miller </w:t>
      </w:r>
      <w:r w:rsidRPr="00611BEE">
        <w:rPr>
          <w:i/>
          <w:noProof/>
          <w:lang w:val="nl-NL"/>
        </w:rPr>
        <w:t>et al.</w:t>
      </w:r>
      <w:r w:rsidRPr="00611BEE">
        <w:rPr>
          <w:noProof/>
          <w:lang w:val="nl-NL"/>
        </w:rPr>
        <w:t xml:space="preserve"> 2016; Van Der Kaars </w:t>
      </w:r>
      <w:r w:rsidRPr="00611BEE">
        <w:rPr>
          <w:i/>
          <w:noProof/>
          <w:lang w:val="nl-NL"/>
        </w:rPr>
        <w:t>et al.</w:t>
      </w:r>
      <w:r w:rsidRPr="00611BEE">
        <w:rPr>
          <w:noProof/>
          <w:lang w:val="nl-NL"/>
        </w:rPr>
        <w:t xml:space="preserve"> 2017)</w:t>
      </w:r>
      <w:r w:rsidRPr="001B3760">
        <w:fldChar w:fldCharType="end"/>
      </w:r>
      <w:r w:rsidRPr="00611BEE">
        <w:rPr>
          <w:lang w:val="nl-NL"/>
        </w:rPr>
        <w:t xml:space="preserve">. </w:t>
      </w:r>
      <w:r w:rsidRPr="001B3760">
        <w:t xml:space="preserve">The subsequent arrival of modern humans in other parts of the world has also been associated with extinctions, of the megafauna in particular </w:t>
      </w:r>
      <w:r w:rsidRPr="001B3760">
        <w:fldChar w:fldCharType="begin" w:fldLock="1"/>
      </w:r>
      <w:r w:rsidRPr="001B3760">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1B3760">
        <w:fldChar w:fldCharType="separate"/>
      </w:r>
      <w:r w:rsidRPr="001B3760">
        <w:rPr>
          <w:noProof/>
        </w:rPr>
        <w:t xml:space="preserve">(Sandom </w:t>
      </w:r>
      <w:r w:rsidRPr="001B3760">
        <w:rPr>
          <w:i/>
          <w:noProof/>
        </w:rPr>
        <w:t>et al.</w:t>
      </w:r>
      <w:r w:rsidRPr="001B3760">
        <w:rPr>
          <w:noProof/>
        </w:rPr>
        <w:t xml:space="preserve"> 2014; Broughton &amp; Weitzel 2018)</w:t>
      </w:r>
      <w:r w:rsidRPr="001B3760">
        <w:fldChar w:fldCharType="end"/>
      </w:r>
      <w:r w:rsidRPr="001B3760">
        <w:t xml:space="preserve">. However, the global signature of human presence on Earth has never been as prominent  as in the recent decades. The past two hundred years have been characterised by a sharp increase in the rates of human-driven changes at the planetary scale, termed “the Great Acceleration” </w:t>
      </w:r>
      <w:r w:rsidRPr="001B3760">
        <w:fldChar w:fldCharType="begin" w:fldLock="1"/>
      </w:r>
      <w:r w:rsidRPr="001B3760">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5)</w:t>
      </w:r>
      <w:r w:rsidRPr="001B3760">
        <w:fldChar w:fldCharType="end"/>
      </w:r>
      <w:r w:rsidRPr="001B3760">
        <w:t xml:space="preserve">. To emphasize the recent impacts of human activities on the Earth’s systems, </w:t>
      </w:r>
      <w:r w:rsidRPr="001B3760">
        <w:fldChar w:fldCharType="begin" w:fldLock="1"/>
      </w:r>
      <w:r w:rsidRPr="001B3760">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1B3760">
        <w:fldChar w:fldCharType="separate"/>
      </w:r>
      <w:r w:rsidRPr="001B3760">
        <w:rPr>
          <w:noProof/>
        </w:rPr>
        <w:t>Crutzen &amp; Stoermer (2000)</w:t>
      </w:r>
      <w:r w:rsidRPr="001B3760">
        <w:fldChar w:fldCharType="end"/>
      </w:r>
      <w:r w:rsidRPr="001B3760">
        <w:t xml:space="preserve"> proposed that we have entered a new geological epoch, which they called “the Anthropocene”. Although the formal acceptation of this epoch and the timing of its start are still debated within the stratigraphic community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1B3760">
        <w:fldChar w:fldCharType="separate"/>
      </w:r>
      <w:r w:rsidRPr="001B3760">
        <w:rPr>
          <w:noProof/>
        </w:rPr>
        <w:t>(Lewis &amp; Maslin 2015; Monastersky 2015)</w:t>
      </w:r>
      <w:r w:rsidRPr="001B3760">
        <w:fldChar w:fldCharType="end"/>
      </w:r>
      <w:r w:rsidRPr="001B3760">
        <w:t xml:space="preserve">, the coined term reflects the profound effects of humans on planetary processes and on the biosphere, such that its use has largely surpassed the geological field </w:t>
      </w:r>
      <w:r w:rsidRPr="001B3760">
        <w:fldChar w:fldCharType="begin" w:fldLock="1"/>
      </w:r>
      <w:r w:rsidRPr="001B3760">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1B3760">
        <w:fldChar w:fldCharType="separate"/>
      </w:r>
      <w:r w:rsidRPr="001B3760">
        <w:rPr>
          <w:noProof/>
        </w:rPr>
        <w:t>(Malhi 2017)</w:t>
      </w:r>
      <w:r w:rsidRPr="001B3760">
        <w:fldChar w:fldCharType="end"/>
      </w:r>
      <w:r w:rsidRPr="001B3760">
        <w:t xml:space="preserve">. </w:t>
      </w:r>
    </w:p>
    <w:p w14:paraId="5BB0A7D2" w14:textId="1EAC5E56" w:rsidR="00CA3F32" w:rsidRPr="001B3760" w:rsidRDefault="00F125CB" w:rsidP="0084128A">
      <w:pPr>
        <w:spacing w:line="276" w:lineRule="auto"/>
        <w:ind w:firstLine="720"/>
        <w:jc w:val="both"/>
      </w:pPr>
      <w:r w:rsidRPr="001B3760">
        <w:t xml:space="preserve">The Anthropocene can be characterised with Earth-system and socio-economic indicators </w:t>
      </w:r>
      <w:r w:rsidRPr="001B3760">
        <w:fldChar w:fldCharType="begin" w:fldLock="1"/>
      </w:r>
      <w:r w:rsidRPr="001B3760">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1; Biermann </w:t>
      </w:r>
      <w:r w:rsidRPr="001B3760">
        <w:rPr>
          <w:i/>
          <w:noProof/>
        </w:rPr>
        <w:t>et al.</w:t>
      </w:r>
      <w:r w:rsidRPr="001B3760">
        <w:rPr>
          <w:noProof/>
        </w:rPr>
        <w:t xml:space="preserve"> 2016)</w:t>
      </w:r>
      <w:r w:rsidRPr="001B3760">
        <w:fldChar w:fldCharType="end"/>
      </w:r>
      <w:r w:rsidRPr="001B3760">
        <w:t xml:space="preserve">. Two of the major signatures are the human-driven transformations of the land surface and the changes in atmospheric composition, associated with the onset of anthropogenic climate change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1B3760">
        <w:fldChar w:fldCharType="separate"/>
      </w:r>
      <w:r w:rsidRPr="001B3760">
        <w:rPr>
          <w:noProof/>
        </w:rPr>
        <w:t>(Lewis &amp; Maslin 2015)</w:t>
      </w:r>
      <w:r w:rsidRPr="001B3760">
        <w:fldChar w:fldCharType="end"/>
      </w:r>
      <w:r w:rsidRPr="001B3760">
        <w:t xml:space="preserve">. Altogether, the development of human activities at unprecedented scales and magnitude of has led to the alteration of many ecosystems. As a result of combined anthropogenic pressures, the world’s biodiversity has been changing </w:t>
      </w:r>
      <w:r w:rsidRPr="001B3760">
        <w:fldChar w:fldCharType="begin" w:fldLock="1"/>
      </w:r>
      <w:r w:rsidRPr="001B3760">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611BEE">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1B3760">
        <w:fldChar w:fldCharType="separate"/>
      </w:r>
      <w:r w:rsidRPr="00611BEE">
        <w:rPr>
          <w:noProof/>
          <w:lang w:val="fr-FR"/>
        </w:rPr>
        <w:t xml:space="preserve">(Dirzo </w:t>
      </w:r>
      <w:r w:rsidRPr="00611BEE">
        <w:rPr>
          <w:i/>
          <w:noProof/>
          <w:lang w:val="fr-FR"/>
        </w:rPr>
        <w:t>et al.</w:t>
      </w:r>
      <w:r w:rsidRPr="00611BEE">
        <w:rPr>
          <w:noProof/>
          <w:lang w:val="fr-FR"/>
        </w:rPr>
        <w:t xml:space="preserve"> 2014; McGill </w:t>
      </w:r>
      <w:r w:rsidRPr="00611BEE">
        <w:rPr>
          <w:i/>
          <w:noProof/>
          <w:lang w:val="fr-FR"/>
        </w:rPr>
        <w:t>et al.</w:t>
      </w:r>
      <w:r w:rsidRPr="00611BEE">
        <w:rPr>
          <w:noProof/>
          <w:lang w:val="fr-FR"/>
        </w:rPr>
        <w:t xml:space="preserve"> 2015; Johnson </w:t>
      </w:r>
      <w:r w:rsidRPr="00611BEE">
        <w:rPr>
          <w:i/>
          <w:noProof/>
          <w:lang w:val="fr-FR"/>
        </w:rPr>
        <w:t>et al.</w:t>
      </w:r>
      <w:r w:rsidRPr="00611BEE">
        <w:rPr>
          <w:noProof/>
          <w:lang w:val="fr-FR"/>
        </w:rPr>
        <w:t xml:space="preserve"> 2017; Daru </w:t>
      </w:r>
      <w:r w:rsidRPr="00611BEE">
        <w:rPr>
          <w:i/>
          <w:noProof/>
          <w:lang w:val="fr-FR"/>
        </w:rPr>
        <w:t>et al.</w:t>
      </w:r>
      <w:r w:rsidRPr="00611BEE">
        <w:rPr>
          <w:noProof/>
          <w:lang w:val="fr-FR"/>
        </w:rPr>
        <w:t xml:space="preserve"> 2021)</w:t>
      </w:r>
      <w:r w:rsidRPr="001B3760">
        <w:fldChar w:fldCharType="end"/>
      </w:r>
      <w:r w:rsidRPr="00611BEE">
        <w:rPr>
          <w:lang w:val="fr-FR"/>
        </w:rPr>
        <w:t xml:space="preserve">. </w:t>
      </w:r>
      <w:r w:rsidRPr="001B3760">
        <w:t xml:space="preserve">Decreases in a range of biodiversity indicators have been reported for many taxonomic groups </w:t>
      </w:r>
      <w:r w:rsidRPr="001B3760">
        <w:fldChar w:fldCharType="begin" w:fldLock="1"/>
      </w:r>
      <w:r w:rsidRPr="001B3760">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1B3760">
        <w:fldChar w:fldCharType="separate"/>
      </w:r>
      <w:r w:rsidRPr="001B3760">
        <w:rPr>
          <w:noProof/>
        </w:rPr>
        <w:t xml:space="preserve">(Butchart </w:t>
      </w:r>
      <w:r w:rsidRPr="001B3760">
        <w:rPr>
          <w:i/>
          <w:iCs/>
          <w:noProof/>
        </w:rPr>
        <w:t>et al.</w:t>
      </w:r>
      <w:r w:rsidRPr="001B3760">
        <w:rPr>
          <w:noProof/>
        </w:rPr>
        <w:t xml:space="preserve"> 2010)</w:t>
      </w:r>
      <w:r w:rsidRPr="001B3760">
        <w:fldChar w:fldCharType="end"/>
      </w:r>
      <w:r w:rsidRPr="001B3760">
        <w:t xml:space="preserve">. Human-mediated invasions and translocations of species, coupled with local declines in native species, have promoted biotic homogenisation </w:t>
      </w:r>
      <w:r w:rsidRPr="001B3760">
        <w:fldChar w:fldCharType="begin" w:fldLock="1"/>
      </w:r>
      <w:r w:rsidRPr="001B3760">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8; Finderup Nielsen </w:t>
      </w:r>
      <w:r w:rsidRPr="001B3760">
        <w:rPr>
          <w:i/>
          <w:noProof/>
        </w:rPr>
        <w:t>et al.</w:t>
      </w:r>
      <w:r w:rsidRPr="001B3760">
        <w:rPr>
          <w:noProof/>
        </w:rPr>
        <w:t xml:space="preserve"> 2019; Daru </w:t>
      </w:r>
      <w:r w:rsidRPr="001B3760">
        <w:rPr>
          <w:i/>
          <w:noProof/>
        </w:rPr>
        <w:t>et al.</w:t>
      </w:r>
      <w:r w:rsidRPr="001B3760">
        <w:rPr>
          <w:noProof/>
        </w:rPr>
        <w:t xml:space="preserve"> 2021)</w:t>
      </w:r>
      <w:r w:rsidRPr="001B3760">
        <w:fldChar w:fldCharType="end"/>
      </w:r>
      <w:r w:rsidRPr="001B3760">
        <w:t xml:space="preserve">. In addition, species have gone extinct at higher rates than expected from natural background variability, with current extinction rates estimated to </w:t>
      </w:r>
      <w:r w:rsidRPr="001B3760">
        <w:rPr>
          <w:rFonts w:ascii="SFRM1095" w:hAnsi="SFRM1095" w:cs="SFRM1095"/>
        </w:rPr>
        <w:t xml:space="preserve">exceed those inferred from fossil records by a hundred to a thousand times </w:t>
      </w:r>
      <w:r w:rsidRPr="001B3760">
        <w:rPr>
          <w:rFonts w:ascii="SFRM1095" w:hAnsi="SFRM1095" w:cs="SFRM1095"/>
        </w:rPr>
        <w:fldChar w:fldCharType="begin" w:fldLock="1"/>
      </w:r>
      <w:r w:rsidRPr="001B3760">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Barnosky </w:t>
      </w:r>
      <w:r w:rsidRPr="001B3760">
        <w:rPr>
          <w:rFonts w:ascii="SFRM1095" w:hAnsi="SFRM1095" w:cs="SFRM1095"/>
          <w:i/>
          <w:noProof/>
        </w:rPr>
        <w:t>et al.</w:t>
      </w:r>
      <w:r w:rsidRPr="001B3760">
        <w:rPr>
          <w:rFonts w:ascii="SFRM1095" w:hAnsi="SFRM1095" w:cs="SFRM1095"/>
          <w:noProof/>
        </w:rPr>
        <w:t xml:space="preserve"> 2011; De Vos </w:t>
      </w:r>
      <w:r w:rsidRPr="001B3760">
        <w:rPr>
          <w:rFonts w:ascii="SFRM1095" w:hAnsi="SFRM1095" w:cs="SFRM1095"/>
          <w:i/>
          <w:noProof/>
        </w:rPr>
        <w:t>et al.</w:t>
      </w:r>
      <w:r w:rsidRPr="001B3760">
        <w:rPr>
          <w:rFonts w:ascii="SFRM1095" w:hAnsi="SFRM1095" w:cs="SFRM1095"/>
          <w:noProof/>
        </w:rPr>
        <w:t xml:space="preserve"> 2015)</w:t>
      </w:r>
      <w:r w:rsidRPr="001B3760">
        <w:rPr>
          <w:rFonts w:ascii="SFRM1095" w:hAnsi="SFRM1095" w:cs="SFRM1095"/>
        </w:rPr>
        <w:fldChar w:fldCharType="end"/>
      </w:r>
      <w:r w:rsidRPr="001B3760">
        <w:rPr>
          <w:rFonts w:ascii="SFRM1095" w:hAnsi="SFRM1095" w:cs="SFRM1095"/>
        </w:rPr>
        <w:t xml:space="preserve">. </w:t>
      </w:r>
      <w:r w:rsidRPr="001B3760">
        <w:t>Biodiversity loss and ecosystem change have become such major issues in the 21th century that the prevention of biodiversity erosion and the protection of ecosystems have become priority goals on international agendas (</w:t>
      </w:r>
      <w:r w:rsidRPr="001B3760">
        <w:fldChar w:fldCharType="begin" w:fldLock="1"/>
      </w:r>
      <w:r w:rsidRPr="001B376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1B3760">
        <w:fldChar w:fldCharType="separate"/>
      </w:r>
      <w:r w:rsidRPr="001B3760">
        <w:rPr>
          <w:noProof/>
        </w:rPr>
        <w:t xml:space="preserve">Convention on Biological Diversity 2020; Hoban </w:t>
      </w:r>
      <w:r w:rsidRPr="001B3760">
        <w:rPr>
          <w:i/>
          <w:noProof/>
        </w:rPr>
        <w:t>et al.</w:t>
      </w:r>
      <w:r w:rsidRPr="001B3760">
        <w:rPr>
          <w:noProof/>
        </w:rPr>
        <w:t xml:space="preserve"> 2020)</w:t>
      </w:r>
      <w:r w:rsidRPr="001B3760">
        <w:fldChar w:fldCharType="end"/>
      </w:r>
      <w:r w:rsidRPr="001B3760">
        <w:t>. Indeed, it is now well established that biodiversity is tightly linked with ecosystem functioning and ecosystem services delivery</w:t>
      </w:r>
      <w:r w:rsidR="0015747D" w:rsidRPr="001B3760">
        <w:t xml:space="preserve"> (</w:t>
      </w:r>
      <w:proofErr w:type="spellStart"/>
      <w:r w:rsidR="003A5B89" w:rsidRPr="001B3760">
        <w:rPr>
          <w:rFonts w:ascii="SFRM1095" w:hAnsi="SFRM1095" w:cs="SFRM1095"/>
        </w:rPr>
        <w:t>Duraiappah</w:t>
      </w:r>
      <w:proofErr w:type="spellEnd"/>
      <w:r w:rsidR="003A5B89" w:rsidRPr="001B3760">
        <w:rPr>
          <w:rFonts w:ascii="SFRM1095" w:hAnsi="SFRM1095" w:cs="SFRM1095"/>
        </w:rPr>
        <w:t xml:space="preserve"> </w:t>
      </w:r>
      <w:r w:rsidR="003A5B89" w:rsidRPr="001B3760">
        <w:rPr>
          <w:rFonts w:ascii="SFRM1095" w:hAnsi="SFRM1095" w:cs="SFRM1095"/>
          <w:i/>
          <w:iCs/>
        </w:rPr>
        <w:t>et al.</w:t>
      </w:r>
      <w:r w:rsidR="003A5B89" w:rsidRPr="001B3760">
        <w:rPr>
          <w:rFonts w:ascii="SFRM1095" w:hAnsi="SFRM1095" w:cs="SFRM1095"/>
        </w:rPr>
        <w:t xml:space="preserve"> 2005,</w:t>
      </w:r>
      <w:r w:rsidR="00125B5E" w:rsidRPr="001B3760">
        <w:t xml:space="preserve"> </w:t>
      </w:r>
      <w:r w:rsidR="00EE380E" w:rsidRPr="001B3760">
        <w:fldChar w:fldCharType="begin" w:fldLock="1"/>
      </w:r>
      <w:r w:rsidR="00DC0205" w:rsidRPr="001B3760">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00EE380E" w:rsidRPr="001B3760">
        <w:fldChar w:fldCharType="separate"/>
      </w:r>
      <w:r w:rsidR="00EE380E" w:rsidRPr="001B3760">
        <w:rPr>
          <w:noProof/>
        </w:rPr>
        <w:t xml:space="preserve">Oliver </w:t>
      </w:r>
      <w:r w:rsidR="00EE380E" w:rsidRPr="001B3760">
        <w:rPr>
          <w:i/>
          <w:noProof/>
        </w:rPr>
        <w:t>et al.</w:t>
      </w:r>
      <w:r w:rsidR="00EE380E" w:rsidRPr="001B3760">
        <w:rPr>
          <w:noProof/>
        </w:rPr>
        <w:t xml:space="preserve"> 2015,</w:t>
      </w:r>
      <w:r w:rsidR="00EE380E" w:rsidRPr="001B3760">
        <w:fldChar w:fldCharType="end"/>
      </w:r>
      <w:r w:rsidR="00EE380E" w:rsidRPr="001B3760">
        <w:t xml:space="preserve"> </w:t>
      </w:r>
      <w:r w:rsidR="00125B5E" w:rsidRPr="001B3760">
        <w:fldChar w:fldCharType="begin" w:fldLock="1"/>
      </w:r>
      <w:r w:rsidR="00EE380E" w:rsidRPr="001B3760">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00125B5E" w:rsidRPr="001B3760">
        <w:fldChar w:fldCharType="separate"/>
      </w:r>
      <w:r w:rsidR="00085CCA" w:rsidRPr="001B3760">
        <w:rPr>
          <w:noProof/>
        </w:rPr>
        <w:t xml:space="preserve">Hooper </w:t>
      </w:r>
      <w:r w:rsidR="00085CCA" w:rsidRPr="001B3760">
        <w:rPr>
          <w:i/>
          <w:noProof/>
        </w:rPr>
        <w:t>et al.</w:t>
      </w:r>
      <w:r w:rsidR="00085CCA" w:rsidRPr="001B3760">
        <w:rPr>
          <w:noProof/>
        </w:rPr>
        <w:t xml:space="preserve"> 2005)</w:t>
      </w:r>
      <w:r w:rsidR="00125B5E" w:rsidRPr="001B3760">
        <w:fldChar w:fldCharType="end"/>
      </w:r>
      <w:r w:rsidRPr="001B3760">
        <w:t xml:space="preserve">, and thus ultimately, with human well-being. However, the difficulty in achieving global conservation goals – such as the failure to reach the Aichi targets </w:t>
      </w:r>
      <w:r w:rsidR="00CC04A7" w:rsidRPr="001B3760">
        <w:fldChar w:fldCharType="begin" w:fldLock="1"/>
      </w:r>
      <w:r w:rsidR="00125B5E" w:rsidRPr="001B3760">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00CC04A7" w:rsidRPr="001B3760">
        <w:fldChar w:fldCharType="separate"/>
      </w:r>
      <w:r w:rsidR="00CC04A7" w:rsidRPr="001B3760">
        <w:rPr>
          <w:noProof/>
        </w:rPr>
        <w:t xml:space="preserve">(Buchanan </w:t>
      </w:r>
      <w:r w:rsidR="00CC04A7" w:rsidRPr="001B3760">
        <w:rPr>
          <w:i/>
          <w:noProof/>
        </w:rPr>
        <w:t>et al.</w:t>
      </w:r>
      <w:r w:rsidR="00CC04A7" w:rsidRPr="001B3760">
        <w:rPr>
          <w:noProof/>
        </w:rPr>
        <w:t xml:space="preserve"> 2020)</w:t>
      </w:r>
      <w:r w:rsidR="00CC04A7" w:rsidRPr="001B3760">
        <w:fldChar w:fldCharType="end"/>
      </w:r>
      <w:r w:rsidRPr="001B3760">
        <w:t xml:space="preserve"> –  highlights the need strengthen global conservation efforts i</w:t>
      </w:r>
      <w:r w:rsidR="00B71DA7" w:rsidRPr="001B3760">
        <w:t>f</w:t>
      </w:r>
      <w:r w:rsidRPr="001B3760">
        <w:t xml:space="preserve"> we are to protect biodiversity and related ecosystem services from global threats </w:t>
      </w:r>
      <w:r w:rsidRPr="001B3760">
        <w:fldChar w:fldCharType="begin" w:fldLock="1"/>
      </w:r>
      <w:r w:rsidRPr="001B3760">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1B3760">
        <w:fldChar w:fldCharType="separate"/>
      </w:r>
      <w:r w:rsidRPr="001B3760">
        <w:rPr>
          <w:noProof/>
        </w:rPr>
        <w:t xml:space="preserve">(Butchart </w:t>
      </w:r>
      <w:r w:rsidRPr="001B3760">
        <w:rPr>
          <w:i/>
          <w:noProof/>
        </w:rPr>
        <w:t>et al.</w:t>
      </w:r>
      <w:r w:rsidRPr="001B3760">
        <w:rPr>
          <w:noProof/>
        </w:rPr>
        <w:t xml:space="preserve"> 2016)</w:t>
      </w:r>
      <w:r w:rsidRPr="001B3760">
        <w:fldChar w:fldCharType="end"/>
      </w:r>
      <w:r w:rsidRPr="001B3760">
        <w:t xml:space="preserve">. </w:t>
      </w:r>
    </w:p>
    <w:p w14:paraId="2DA7EF67" w14:textId="77777777" w:rsidR="00F125CB" w:rsidRPr="001B3760" w:rsidRDefault="00F125CB" w:rsidP="0084128A">
      <w:pPr>
        <w:pStyle w:val="ListParagraph"/>
        <w:numPr>
          <w:ilvl w:val="0"/>
          <w:numId w:val="1"/>
        </w:numPr>
        <w:spacing w:line="276" w:lineRule="auto"/>
        <w:jc w:val="both"/>
        <w:rPr>
          <w:i/>
          <w:iCs/>
        </w:rPr>
      </w:pPr>
      <w:r w:rsidRPr="001B3760">
        <w:rPr>
          <w:i/>
          <w:iCs/>
        </w:rPr>
        <w:t>Land-use change and climate change, two major drivers of global biodiversity loss in the Anthropocene</w:t>
      </w:r>
    </w:p>
    <w:p w14:paraId="1E981EA8" w14:textId="233C1CCC" w:rsidR="00F125CB" w:rsidRPr="001B3760" w:rsidRDefault="00F125CB" w:rsidP="0084128A">
      <w:pPr>
        <w:spacing w:line="276" w:lineRule="auto"/>
        <w:jc w:val="both"/>
      </w:pPr>
      <w:r w:rsidRPr="001B3760">
        <w:t xml:space="preserve">The biggest anthropogenic threats to biodiversity have been well characterised </w:t>
      </w:r>
      <w:r w:rsidRPr="001B3760">
        <w:fldChar w:fldCharType="begin" w:fldLock="1"/>
      </w:r>
      <w:r w:rsidRPr="001B3760">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1B3760">
        <w:fldChar w:fldCharType="separate"/>
      </w:r>
      <w:r w:rsidRPr="001B3760">
        <w:rPr>
          <w:noProof/>
        </w:rPr>
        <w:t xml:space="preserve">(Maxwell </w:t>
      </w:r>
      <w:r w:rsidRPr="001B3760">
        <w:rPr>
          <w:i/>
          <w:noProof/>
        </w:rPr>
        <w:t>et al.</w:t>
      </w:r>
      <w:r w:rsidRPr="001B3760">
        <w:rPr>
          <w:noProof/>
        </w:rPr>
        <w:t xml:space="preserve"> 2016)</w:t>
      </w:r>
      <w:r w:rsidRPr="001B3760">
        <w:fldChar w:fldCharType="end"/>
      </w:r>
      <w:r w:rsidRPr="001B3760">
        <w:t xml:space="preserve">. Currently, land-use change is the primary driver of global biodiversity loss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 Chaudhary </w:t>
      </w:r>
      <w:r w:rsidRPr="001B3760">
        <w:rPr>
          <w:i/>
          <w:noProof/>
        </w:rPr>
        <w:t>et al.</w:t>
      </w:r>
      <w:r w:rsidRPr="001B3760">
        <w:rPr>
          <w:noProof/>
        </w:rPr>
        <w:t xml:space="preserve"> 2018; Jetz &amp; Pyron 2018; Powers &amp; Jetz 2019)</w:t>
      </w:r>
      <w:r w:rsidRPr="001B3760">
        <w:fldChar w:fldCharType="end"/>
      </w:r>
      <w:r w:rsidRPr="001B3760">
        <w:t xml:space="preserve">. However, the negative effects of climate change on biodiversity could equate those of land-use change in their magnitude by 2070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Pr="001B3760">
        <w:t>, emphasizing that together, these two threats urge towards immediate</w:t>
      </w:r>
      <w:r w:rsidR="004A3943" w:rsidRPr="001B3760">
        <w:t xml:space="preserve"> mitigation</w:t>
      </w:r>
      <w:r w:rsidRPr="001B3760">
        <w:t xml:space="preserve"> and </w:t>
      </w:r>
      <w:r w:rsidR="004A3943" w:rsidRPr="001B3760">
        <w:t xml:space="preserve">conservation </w:t>
      </w:r>
      <w:r w:rsidRPr="001B3760">
        <w:t>action.</w:t>
      </w:r>
    </w:p>
    <w:p w14:paraId="4CDCDD82" w14:textId="77777777" w:rsidR="00F125CB" w:rsidRPr="001B3760" w:rsidRDefault="00F125CB" w:rsidP="0084128A">
      <w:pPr>
        <w:spacing w:line="276" w:lineRule="auto"/>
        <w:jc w:val="both"/>
        <w:rPr>
          <w:i/>
          <w:iCs/>
        </w:rPr>
      </w:pPr>
      <w:r w:rsidRPr="001B3760">
        <w:rPr>
          <w:i/>
          <w:iCs/>
        </w:rPr>
        <w:lastRenderedPageBreak/>
        <w:t>Land-use change</w:t>
      </w:r>
    </w:p>
    <w:p w14:paraId="502AB332" w14:textId="00290242" w:rsidR="00F125CB" w:rsidRPr="001B3760" w:rsidRDefault="00F125CB" w:rsidP="0084128A">
      <w:pPr>
        <w:spacing w:line="276" w:lineRule="auto"/>
        <w:jc w:val="both"/>
      </w:pPr>
      <w:r w:rsidRPr="001B3760">
        <w:t xml:space="preserve">Land-use change refers to the process by which humans transform the landscape to achieve socio-economic needs, such that the use of the land is characterised by the main purpose it fulfils (in other words, land use describes the human intent behind a particular land cover; </w:t>
      </w:r>
      <w:r w:rsidRPr="001B3760">
        <w:fldChar w:fldCharType="begin" w:fldLock="1"/>
      </w:r>
      <w:r w:rsidRPr="001B3760">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Pr="001B3760">
        <w:fldChar w:fldCharType="separate"/>
      </w:r>
      <w:r w:rsidRPr="001B3760">
        <w:rPr>
          <w:noProof/>
        </w:rPr>
        <w:t xml:space="preserve">Lambin </w:t>
      </w:r>
      <w:r w:rsidRPr="001B3760">
        <w:rPr>
          <w:i/>
          <w:noProof/>
        </w:rPr>
        <w:t>et al.</w:t>
      </w:r>
      <w:r w:rsidRPr="001B3760">
        <w:rPr>
          <w:noProof/>
        </w:rPr>
        <w:t xml:space="preserve"> 2001)</w:t>
      </w:r>
      <w:r w:rsidRPr="001B3760">
        <w:fldChar w:fldCharType="end"/>
      </w:r>
      <w:r w:rsidRPr="001B3760">
        <w:t xml:space="preserve">. Land-use change includes transitions from natural to anthropized landscapes, as exemplified by agricultural-driven deforestation in tropical areas </w:t>
      </w:r>
      <w:r w:rsidRPr="001B3760">
        <w:fldChar w:fldCharType="begin" w:fldLock="1"/>
      </w:r>
      <w:r w:rsidRPr="001B3760">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Pr="001B3760">
        <w:fldChar w:fldCharType="separate"/>
      </w:r>
      <w:r w:rsidRPr="001B3760">
        <w:rPr>
          <w:noProof/>
        </w:rPr>
        <w:t xml:space="preserve">(Jayathilake </w:t>
      </w:r>
      <w:r w:rsidRPr="001B3760">
        <w:rPr>
          <w:i/>
          <w:noProof/>
        </w:rPr>
        <w:t>et al.</w:t>
      </w:r>
      <w:r w:rsidRPr="001B3760">
        <w:rPr>
          <w:noProof/>
        </w:rPr>
        <w:t xml:space="preserve"> 2021)</w:t>
      </w:r>
      <w:r w:rsidRPr="001B3760">
        <w:fldChar w:fldCharType="end"/>
      </w:r>
      <w:r w:rsidRPr="001B3760">
        <w:t xml:space="preserve">; land-use change also describes transitions between different forms of human-dominated land uses, with, for instance, the expansion of urban areas over agricultural lands </w:t>
      </w:r>
      <w:r w:rsidRPr="001B3760">
        <w:fldChar w:fldCharType="begin" w:fldLock="1"/>
      </w:r>
      <w:r w:rsidRPr="001B3760">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Pr="001B3760">
        <w:fldChar w:fldCharType="separate"/>
      </w:r>
      <w:r w:rsidRPr="001B3760">
        <w:rPr>
          <w:noProof/>
        </w:rPr>
        <w:t>(Ustaoglu &amp; Williams 2017)</w:t>
      </w:r>
      <w:r w:rsidRPr="001B3760">
        <w:fldChar w:fldCharType="end"/>
      </w:r>
      <w:r w:rsidRPr="001B3760">
        <w:t xml:space="preserve">. Although humans have been modifying terrestrial ecosystems for millennia – between 75% and 95% of the total land surface could have been altered by human activities </w:t>
      </w:r>
      <w:r w:rsidRPr="001B3760">
        <w:fldChar w:fldCharType="begin" w:fldLock="1"/>
      </w:r>
      <w:r w:rsidR="00937921" w:rsidRPr="001B3760">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Pr="001B3760">
        <w:fldChar w:fldCharType="separate"/>
      </w:r>
      <w:r w:rsidR="00DC0205" w:rsidRPr="001B3760">
        <w:rPr>
          <w:noProof/>
        </w:rPr>
        <w:t xml:space="preserve">(Ellis </w:t>
      </w:r>
      <w:r w:rsidR="00DC0205" w:rsidRPr="001B3760">
        <w:rPr>
          <w:i/>
          <w:noProof/>
        </w:rPr>
        <w:t>et al.</w:t>
      </w:r>
      <w:r w:rsidR="00DC0205" w:rsidRPr="001B3760">
        <w:rPr>
          <w:noProof/>
        </w:rPr>
        <w:t xml:space="preserve"> 2013, 2021)</w:t>
      </w:r>
      <w:r w:rsidRPr="001B3760">
        <w:fldChar w:fldCharType="end"/>
      </w:r>
      <w:r w:rsidR="00DC0205" w:rsidRPr="001B3760">
        <w:t xml:space="preserve"> </w:t>
      </w:r>
      <w:r w:rsidRPr="001B3760">
        <w:t xml:space="preserve">–, only during the past three centuries has the terrestrial surface made the transition from mostly wild to mostly human-dominated </w:t>
      </w:r>
      <w:r w:rsidRPr="001B3760">
        <w:fldChar w:fldCharType="begin" w:fldLock="1"/>
      </w:r>
      <w:r w:rsidRPr="001B3760">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Pr="001B3760">
        <w:fldChar w:fldCharType="separate"/>
      </w:r>
      <w:r w:rsidRPr="001B3760">
        <w:rPr>
          <w:noProof/>
        </w:rPr>
        <w:t xml:space="preserve">(Ellis </w:t>
      </w:r>
      <w:r w:rsidRPr="001B3760">
        <w:rPr>
          <w:i/>
          <w:noProof/>
        </w:rPr>
        <w:t>et al.</w:t>
      </w:r>
      <w:r w:rsidRPr="001B3760">
        <w:rPr>
          <w:noProof/>
        </w:rPr>
        <w:t xml:space="preserve"> 2010)</w:t>
      </w:r>
      <w:r w:rsidRPr="001B3760">
        <w:fldChar w:fldCharType="end"/>
      </w:r>
      <w:r w:rsidRPr="001B3760">
        <w:t>. The most important driver behind this transition has been agricultural expansion, with major increases in cropland and grazing areas from the mid-18</w:t>
      </w:r>
      <w:r w:rsidRPr="001B3760">
        <w:rPr>
          <w:vertAlign w:val="superscript"/>
        </w:rPr>
        <w:t>th</w:t>
      </w:r>
      <w:r w:rsidRPr="001B3760">
        <w:t xml:space="preserve"> century (Figure 1). In the recent decades, the expansion of grazing areas and animal feed crops, fuelled by the rising demand in animal products, has been identified as the most important driver of land-use change </w:t>
      </w:r>
      <w:r w:rsidRPr="001B3760">
        <w:fldChar w:fldCharType="begin" w:fldLock="1"/>
      </w:r>
      <w:r w:rsidRPr="001B3760">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Pr="001B3760">
        <w:fldChar w:fldCharType="separate"/>
      </w:r>
      <w:r w:rsidRPr="001B3760">
        <w:rPr>
          <w:noProof/>
        </w:rPr>
        <w:t xml:space="preserve">(Alexander </w:t>
      </w:r>
      <w:r w:rsidRPr="001B3760">
        <w:rPr>
          <w:i/>
          <w:noProof/>
        </w:rPr>
        <w:t>et al.</w:t>
      </w:r>
      <w:r w:rsidRPr="001B3760">
        <w:rPr>
          <w:noProof/>
        </w:rPr>
        <w:t xml:space="preserve"> 2015)</w:t>
      </w:r>
      <w:r w:rsidRPr="001B3760">
        <w:fldChar w:fldCharType="end"/>
      </w:r>
      <w:r w:rsidRPr="001B3760">
        <w:t xml:space="preserve">. </w:t>
      </w:r>
    </w:p>
    <w:p w14:paraId="11295F62" w14:textId="77777777" w:rsidR="00F125CB" w:rsidRPr="001B3760" w:rsidRDefault="00F125CB" w:rsidP="0084128A">
      <w:pPr>
        <w:spacing w:line="276" w:lineRule="auto"/>
        <w:jc w:val="center"/>
      </w:pPr>
      <w:r w:rsidRPr="001B3760">
        <w:rPr>
          <w:noProof/>
        </w:rPr>
        <w:drawing>
          <wp:inline distT="0" distB="0" distL="0" distR="0" wp14:anchorId="6CFC9DB0" wp14:editId="323A5044">
            <wp:extent cx="4777697" cy="2733675"/>
            <wp:effectExtent l="0" t="0" r="444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8"/>
                    <a:srcRect t="3455"/>
                    <a:stretch/>
                  </pic:blipFill>
                  <pic:spPr bwMode="auto">
                    <a:xfrm>
                      <a:off x="0" y="0"/>
                      <a:ext cx="4794091" cy="2743055"/>
                    </a:xfrm>
                    <a:prstGeom prst="rect">
                      <a:avLst/>
                    </a:prstGeom>
                    <a:ln>
                      <a:noFill/>
                    </a:ln>
                    <a:extLst>
                      <a:ext uri="{53640926-AAD7-44D8-BBD7-CCE9431645EC}">
                        <a14:shadowObscured xmlns:a14="http://schemas.microsoft.com/office/drawing/2010/main"/>
                      </a:ext>
                    </a:extLst>
                  </pic:spPr>
                </pic:pic>
              </a:graphicData>
            </a:graphic>
          </wp:inline>
        </w:drawing>
      </w:r>
    </w:p>
    <w:p w14:paraId="6892F31C" w14:textId="789509BC" w:rsidR="00F125CB" w:rsidRPr="001B3760" w:rsidRDefault="00F125CB" w:rsidP="0084128A">
      <w:pPr>
        <w:spacing w:line="276" w:lineRule="auto"/>
        <w:jc w:val="both"/>
        <w:rPr>
          <w:sz w:val="20"/>
          <w:szCs w:val="20"/>
        </w:rPr>
      </w:pPr>
      <w:r w:rsidRPr="001B3760">
        <w:rPr>
          <w:b/>
          <w:bCs/>
          <w:sz w:val="20"/>
          <w:szCs w:val="20"/>
        </w:rPr>
        <w:t xml:space="preserve">Figure 1: Land surface (and land-surface proportion) used for agricultural purposes between 2000 BCE and 2016. </w:t>
      </w:r>
      <w:r w:rsidRPr="001B3760">
        <w:rPr>
          <w:sz w:val="20"/>
          <w:szCs w:val="20"/>
        </w:rPr>
        <w:t>Data from the HYDE database (</w:t>
      </w:r>
      <w:r w:rsidRPr="001B3760">
        <w:rPr>
          <w:sz w:val="20"/>
          <w:szCs w:val="20"/>
        </w:rPr>
        <w:fldChar w:fldCharType="begin" w:fldLock="1"/>
      </w:r>
      <w:r w:rsidRPr="001B3760">
        <w:rPr>
          <w:sz w:val="20"/>
          <w:szCs w:val="20"/>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rPr>
          <w:sz w:val="20"/>
          <w:szCs w:val="20"/>
        </w:rPr>
        <w:fldChar w:fldCharType="separate"/>
      </w:r>
      <w:r w:rsidRPr="001B3760">
        <w:rPr>
          <w:noProof/>
          <w:sz w:val="20"/>
          <w:szCs w:val="20"/>
        </w:rPr>
        <w:t xml:space="preserve">Goldewijk </w:t>
      </w:r>
      <w:r w:rsidRPr="001B3760">
        <w:rPr>
          <w:i/>
          <w:noProof/>
          <w:sz w:val="20"/>
          <w:szCs w:val="20"/>
        </w:rPr>
        <w:t>et al.</w:t>
      </w:r>
      <w:r w:rsidRPr="001B3760">
        <w:rPr>
          <w:noProof/>
          <w:sz w:val="20"/>
          <w:szCs w:val="20"/>
        </w:rPr>
        <w:t xml:space="preserve"> 2017)</w:t>
      </w:r>
      <w:r w:rsidRPr="001B3760">
        <w:rPr>
          <w:sz w:val="20"/>
          <w:szCs w:val="20"/>
        </w:rPr>
        <w:fldChar w:fldCharType="end"/>
      </w:r>
      <w:r w:rsidRPr="001B3760">
        <w:rPr>
          <w:sz w:val="20"/>
          <w:szCs w:val="20"/>
        </w:rPr>
        <w:t xml:space="preserve">, downloaded from </w:t>
      </w:r>
      <w:hyperlink r:id="rId9" w:history="1">
        <w:r w:rsidRPr="001B3760">
          <w:rPr>
            <w:rStyle w:val="Hyperlink"/>
            <w:sz w:val="20"/>
            <w:szCs w:val="20"/>
          </w:rPr>
          <w:t>https://ourworldindata.org/land-use</w:t>
        </w:r>
      </w:hyperlink>
      <w:r w:rsidRPr="001B3760">
        <w:rPr>
          <w:sz w:val="20"/>
          <w:szCs w:val="20"/>
        </w:rPr>
        <w:t xml:space="preserve"> (24/01/2022).</w:t>
      </w:r>
    </w:p>
    <w:p w14:paraId="08A37014" w14:textId="77777777" w:rsidR="001A1AD5" w:rsidRPr="001B3760" w:rsidRDefault="001A1AD5" w:rsidP="0084128A">
      <w:pPr>
        <w:spacing w:line="276" w:lineRule="auto"/>
        <w:jc w:val="both"/>
        <w:rPr>
          <w:sz w:val="20"/>
          <w:szCs w:val="20"/>
        </w:rPr>
      </w:pPr>
    </w:p>
    <w:p w14:paraId="68856FC8" w14:textId="0057F2CE" w:rsidR="00F125CB" w:rsidRPr="001B3760" w:rsidRDefault="00F125CB" w:rsidP="0084128A">
      <w:pPr>
        <w:spacing w:line="276" w:lineRule="auto"/>
        <w:jc w:val="both"/>
      </w:pPr>
      <w:r w:rsidRPr="001B3760">
        <w:t xml:space="preserve">The effects of land-use change on biodiversity have been characterised at local, regional and global scales – although global-scale studies represent a small proportion of the published research </w:t>
      </w:r>
      <w:r w:rsidRPr="001B3760">
        <w:fldChar w:fldCharType="begin" w:fldLock="1"/>
      </w:r>
      <w:r w:rsidRPr="001B3760">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1B3760">
        <w:fldChar w:fldCharType="separate"/>
      </w:r>
      <w:r w:rsidRPr="001B3760">
        <w:rPr>
          <w:noProof/>
        </w:rPr>
        <w:t xml:space="preserve">(Davison </w:t>
      </w:r>
      <w:r w:rsidRPr="001B3760">
        <w:rPr>
          <w:i/>
          <w:noProof/>
        </w:rPr>
        <w:t>et al.</w:t>
      </w:r>
      <w:r w:rsidRPr="001B3760">
        <w:rPr>
          <w:noProof/>
        </w:rPr>
        <w:t xml:space="preserve"> 2021)</w:t>
      </w:r>
      <w:r w:rsidRPr="001B3760">
        <w:fldChar w:fldCharType="end"/>
      </w:r>
      <w:r w:rsidRPr="001B3760">
        <w:t xml:space="preserve">. Overall, </w:t>
      </w:r>
      <w:r w:rsidR="00A2148E" w:rsidRPr="001B3760">
        <w:t>published</w:t>
      </w:r>
      <w:r w:rsidRPr="001B3760">
        <w:t xml:space="preserve"> research highlights the negative impacts of land-use change on species richness and abundance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w:t>
      </w:r>
      <w:r w:rsidRPr="001B3760">
        <w:fldChar w:fldCharType="end"/>
      </w:r>
      <w:r w:rsidRPr="001B3760">
        <w:t>, as well as key impacts of future land-use change</w:t>
      </w:r>
      <w:r w:rsidR="00A2148E" w:rsidRPr="001B3760">
        <w:t xml:space="preserve"> scenarios</w:t>
      </w:r>
      <w:r w:rsidRPr="001B3760">
        <w:t xml:space="preserve"> </w:t>
      </w:r>
      <w:r w:rsidR="00A2148E" w:rsidRPr="001B3760">
        <w:t>for</w:t>
      </w:r>
      <w:r w:rsidRPr="001B3760">
        <w:t xml:space="preserve"> ecosystem processes and services </w:t>
      </w:r>
      <w:r w:rsidRPr="001B3760">
        <w:fldChar w:fldCharType="begin" w:fldLock="1"/>
      </w:r>
      <w:r w:rsidRPr="001B3760">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Pr="001B3760">
        <w:fldChar w:fldCharType="separate"/>
      </w:r>
      <w:r w:rsidRPr="001B3760">
        <w:rPr>
          <w:noProof/>
        </w:rPr>
        <w:t xml:space="preserve">(Lawler </w:t>
      </w:r>
      <w:r w:rsidRPr="001B3760">
        <w:rPr>
          <w:i/>
          <w:noProof/>
        </w:rPr>
        <w:t>et al.</w:t>
      </w:r>
      <w:r w:rsidRPr="001B3760">
        <w:rPr>
          <w:noProof/>
        </w:rPr>
        <w:t xml:space="preserve"> 2014)</w:t>
      </w:r>
      <w:r w:rsidRPr="001B3760">
        <w:fldChar w:fldCharType="end"/>
      </w:r>
      <w:r w:rsidRPr="001B3760">
        <w:t xml:space="preserve">. For example, and although they currently represent a small proportion of the terrestrial surface (about 1%; </w:t>
      </w:r>
      <w:r w:rsidRPr="001B3760">
        <w:fldChar w:fldCharType="begin" w:fldLock="1"/>
      </w:r>
      <w:r w:rsidRPr="001B3760">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fldChar w:fldCharType="separate"/>
      </w:r>
      <w:r w:rsidRPr="001B3760">
        <w:rPr>
          <w:noProof/>
        </w:rPr>
        <w:t xml:space="preserve">Goldewijk </w:t>
      </w:r>
      <w:r w:rsidRPr="001B3760">
        <w:rPr>
          <w:i/>
          <w:noProof/>
        </w:rPr>
        <w:t>et al.</w:t>
      </w:r>
      <w:r w:rsidRPr="001B3760">
        <w:rPr>
          <w:noProof/>
        </w:rPr>
        <w:t xml:space="preserve"> (2017)</w:t>
      </w:r>
      <w:r w:rsidRPr="001B3760">
        <w:fldChar w:fldCharType="end"/>
      </w:r>
      <w:r w:rsidRPr="001B3760">
        <w:t xml:space="preserve">), urban areas have been expanding at faster rates than urban populations themselves </w:t>
      </w:r>
      <w:r w:rsidRPr="001B3760">
        <w:fldChar w:fldCharType="begin" w:fldLock="1"/>
      </w:r>
      <w:r w:rsidRPr="001B3760">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1B3760">
        <w:fldChar w:fldCharType="separate"/>
      </w:r>
      <w:r w:rsidRPr="001B3760">
        <w:rPr>
          <w:noProof/>
        </w:rPr>
        <w:t xml:space="preserve">(Seto </w:t>
      </w:r>
      <w:r w:rsidRPr="001B3760">
        <w:rPr>
          <w:i/>
          <w:noProof/>
        </w:rPr>
        <w:t>et al.</w:t>
      </w:r>
      <w:r w:rsidRPr="001B3760">
        <w:rPr>
          <w:noProof/>
        </w:rPr>
        <w:t xml:space="preserve"> 2010)</w:t>
      </w:r>
      <w:r w:rsidRPr="001B3760">
        <w:fldChar w:fldCharType="end"/>
      </w:r>
      <w:r w:rsidRPr="001B3760">
        <w:t xml:space="preserve">, and can cause considerable damage to biodiversity and ecosystem services. In particular, the expansion of impervious surfaces has been linked to reduction in species richness </w:t>
      </w:r>
      <w:r w:rsidRPr="001B3760">
        <w:fldChar w:fldCharType="begin" w:fldLock="1"/>
      </w:r>
      <w:r w:rsidRPr="001B3760">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1B3760">
        <w:fldChar w:fldCharType="separate"/>
      </w:r>
      <w:r w:rsidRPr="001B3760">
        <w:rPr>
          <w:noProof/>
        </w:rPr>
        <w:t xml:space="preserve">(Souza </w:t>
      </w:r>
      <w:r w:rsidRPr="001B3760">
        <w:rPr>
          <w:i/>
          <w:noProof/>
        </w:rPr>
        <w:t>et al.</w:t>
      </w:r>
      <w:r w:rsidRPr="001B3760">
        <w:rPr>
          <w:noProof/>
        </w:rPr>
        <w:t xml:space="preserve"> 2019; Yan </w:t>
      </w:r>
      <w:r w:rsidRPr="001B3760">
        <w:rPr>
          <w:i/>
          <w:noProof/>
        </w:rPr>
        <w:t>et al.</w:t>
      </w:r>
      <w:r w:rsidRPr="001B3760">
        <w:rPr>
          <w:noProof/>
        </w:rPr>
        <w:t xml:space="preserve"> 2019)</w:t>
      </w:r>
      <w:r w:rsidRPr="001B3760">
        <w:fldChar w:fldCharType="end"/>
      </w:r>
      <w:r w:rsidRPr="001B3760">
        <w:t xml:space="preserve"> and to increases in ecological risks (e.g., due to flooding, </w:t>
      </w:r>
      <w:r w:rsidRPr="001B3760">
        <w:fldChar w:fldCharType="begin" w:fldLock="1"/>
      </w:r>
      <w:r w:rsidRPr="001B3760">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plainTextFormattedCitation":"(Hou et al. 2022)","previouslyFormattedCitation":"(Hou &lt;i&gt;et al.&lt;/i&gt; 2022)"},"properties":{"noteIndex":0},"schema":"https://github.com/citation-style-language/schema/raw/master/csl-citation.json"}</w:instrText>
      </w:r>
      <w:r w:rsidRPr="001B3760">
        <w:fldChar w:fldCharType="separate"/>
      </w:r>
      <w:r w:rsidRPr="001B3760">
        <w:rPr>
          <w:noProof/>
        </w:rPr>
        <w:t xml:space="preserve">Hou </w:t>
      </w:r>
      <w:r w:rsidRPr="001B3760">
        <w:rPr>
          <w:i/>
          <w:noProof/>
        </w:rPr>
        <w:t>et al.</w:t>
      </w:r>
      <w:r w:rsidRPr="001B3760">
        <w:rPr>
          <w:noProof/>
        </w:rPr>
        <w:t xml:space="preserve"> 2022)</w:t>
      </w:r>
      <w:r w:rsidRPr="001B3760">
        <w:fldChar w:fldCharType="end"/>
      </w:r>
      <w:r w:rsidRPr="001B3760">
        <w:t xml:space="preserve">. </w:t>
      </w:r>
      <w:r w:rsidR="00B71DA7" w:rsidRPr="001B3760">
        <w:t xml:space="preserve">However, </w:t>
      </w:r>
      <w:r w:rsidR="00B71DA7" w:rsidRPr="001B3760">
        <w:lastRenderedPageBreak/>
        <w:t>a</w:t>
      </w:r>
      <w:r w:rsidRPr="001B3760">
        <w:t xml:space="preserve">nother important aspect of land-use change for biodiversity outcomes is the level of intensity at which the land is used to fulfil its purpose. </w:t>
      </w:r>
      <w:r w:rsidR="00B71DA7" w:rsidRPr="001B3760">
        <w:t xml:space="preserve">For </w:t>
      </w:r>
      <w:r w:rsidR="007D2B26" w:rsidRPr="001B3760">
        <w:t>instance</w:t>
      </w:r>
      <w:r w:rsidR="00B71DA7" w:rsidRPr="001B3760">
        <w:t xml:space="preserve">, </w:t>
      </w:r>
      <w:r w:rsidR="00BF4A9C" w:rsidRPr="001B3760">
        <w:t>introducing and managing green spaces can lead</w:t>
      </w:r>
      <w:r w:rsidR="005B7B6C" w:rsidRPr="001B3760">
        <w:t xml:space="preserve"> to positive biodiversity outcomes in urban environments </w:t>
      </w:r>
      <w:r w:rsidR="005B7B6C" w:rsidRPr="001B3760">
        <w:fldChar w:fldCharType="begin" w:fldLock="1"/>
      </w:r>
      <w:r w:rsidR="00CC04A7" w:rsidRPr="001B3760">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005B7B6C" w:rsidRPr="001B3760">
        <w:fldChar w:fldCharType="separate"/>
      </w:r>
      <w:r w:rsidR="005B7B6C" w:rsidRPr="001B3760">
        <w:rPr>
          <w:noProof/>
        </w:rPr>
        <w:t xml:space="preserve">(Ives </w:t>
      </w:r>
      <w:r w:rsidR="005B7B6C" w:rsidRPr="001B3760">
        <w:rPr>
          <w:i/>
          <w:noProof/>
        </w:rPr>
        <w:t>et al.</w:t>
      </w:r>
      <w:r w:rsidR="005B7B6C" w:rsidRPr="001B3760">
        <w:rPr>
          <w:noProof/>
        </w:rPr>
        <w:t xml:space="preserve"> 2016; Aronson </w:t>
      </w:r>
      <w:r w:rsidR="005B7B6C" w:rsidRPr="001B3760">
        <w:rPr>
          <w:i/>
          <w:noProof/>
        </w:rPr>
        <w:t>et al.</w:t>
      </w:r>
      <w:r w:rsidR="005B7B6C" w:rsidRPr="001B3760">
        <w:rPr>
          <w:noProof/>
        </w:rPr>
        <w:t xml:space="preserve"> 2017)</w:t>
      </w:r>
      <w:r w:rsidR="005B7B6C" w:rsidRPr="001B3760">
        <w:fldChar w:fldCharType="end"/>
      </w:r>
      <w:r w:rsidR="00BF4A9C" w:rsidRPr="001B3760">
        <w:t>. Yet, l</w:t>
      </w:r>
      <w:r w:rsidRPr="001B3760">
        <w:t xml:space="preserve">and-use intensity has not been explicitly considered by a majority of past studies investigating impacts of land-use change on biodiversity (Davison </w:t>
      </w:r>
      <w:r w:rsidRPr="001B3760">
        <w:rPr>
          <w:i/>
          <w:iCs/>
        </w:rPr>
        <w:t>et al.</w:t>
      </w:r>
      <w:r w:rsidRPr="001B3760">
        <w:t xml:space="preserve"> 2021), despite its likely importance </w:t>
      </w:r>
      <w:r w:rsidR="005B7B6C" w:rsidRPr="001B3760">
        <w:t>for</w:t>
      </w:r>
      <w:r w:rsidRPr="001B3760">
        <w:t xml:space="preserve"> biodiversity </w:t>
      </w:r>
      <w:r w:rsidRPr="001B3760">
        <w:fldChar w:fldCharType="begin" w:fldLock="1"/>
      </w:r>
      <w:r w:rsidRPr="001B3760">
        <w:instrText>ADDIN CSL_CITATION {"citationItems":[{"id":"ITEM-1","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1","issue":"5","issued":{"date-parts":[["2021"]]},"page":"924-932","title":"Biodiversity models need to represent land-use intensity more comprehensively","type":"article-journal","volume":"30"},"uris":["http://www.mendeley.com/documents/?uuid=f8f36a44-4dc4-4920-94cc-2394d5873a23"]},{"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mendeley":{"formattedCitation":"(Dullinger &lt;i&gt;et al.&lt;/i&gt; 2021; Millard &lt;i&gt;et al.&lt;/i&gt; 2021)","plainTextFormattedCitation":"(Dullinger et al. 2021; Millard et al. 2021)","previouslyFormattedCitation":"(Dullinger &lt;i&gt;et al.&lt;/i&gt; 2021; Millard &lt;i&gt;et al.&lt;/i&gt; 2021)"},"properties":{"noteIndex":0},"schema":"https://github.com/citation-style-language/schema/raw/master/csl-citation.json"}</w:instrText>
      </w:r>
      <w:r w:rsidRPr="001B3760">
        <w:fldChar w:fldCharType="separate"/>
      </w:r>
      <w:r w:rsidRPr="001B3760">
        <w:rPr>
          <w:noProof/>
        </w:rPr>
        <w:t xml:space="preserve">(Dullinger </w:t>
      </w:r>
      <w:r w:rsidRPr="001B3760">
        <w:rPr>
          <w:i/>
          <w:noProof/>
        </w:rPr>
        <w:t>et al.</w:t>
      </w:r>
      <w:r w:rsidRPr="001B3760">
        <w:rPr>
          <w:noProof/>
        </w:rPr>
        <w:t xml:space="preserve"> 2021; Millard </w:t>
      </w:r>
      <w:r w:rsidRPr="001B3760">
        <w:rPr>
          <w:i/>
          <w:noProof/>
        </w:rPr>
        <w:t>et al.</w:t>
      </w:r>
      <w:r w:rsidRPr="001B3760">
        <w:rPr>
          <w:noProof/>
        </w:rPr>
        <w:t xml:space="preserve"> 2021)</w:t>
      </w:r>
      <w:r w:rsidRPr="001B3760">
        <w:fldChar w:fldCharType="end"/>
      </w:r>
      <w:r w:rsidRPr="001B3760">
        <w:t>.</w:t>
      </w:r>
    </w:p>
    <w:p w14:paraId="621E3A19" w14:textId="015E7C42" w:rsidR="00F125CB" w:rsidRPr="001B3760" w:rsidRDefault="00A2148E" w:rsidP="0084128A">
      <w:pPr>
        <w:spacing w:line="276" w:lineRule="auto"/>
        <w:jc w:val="both"/>
        <w:rPr>
          <w:i/>
          <w:iCs/>
        </w:rPr>
      </w:pPr>
      <w:r w:rsidRPr="001B3760">
        <w:rPr>
          <w:i/>
          <w:iCs/>
        </w:rPr>
        <w:t>C</w:t>
      </w:r>
      <w:r w:rsidR="00F125CB" w:rsidRPr="001B3760">
        <w:rPr>
          <w:i/>
          <w:iCs/>
        </w:rPr>
        <w:t>limate change</w:t>
      </w:r>
    </w:p>
    <w:p w14:paraId="76430985" w14:textId="2FB3F17C" w:rsidR="00481E90" w:rsidRPr="001B3760" w:rsidRDefault="00AC797E" w:rsidP="0084128A">
      <w:pPr>
        <w:spacing w:line="276" w:lineRule="auto"/>
        <w:jc w:val="both"/>
      </w:pPr>
      <w:r w:rsidRPr="001B3760">
        <w:t>According to the World Meteorological Organization</w:t>
      </w:r>
      <w:r w:rsidR="003012C5" w:rsidRPr="001B3760">
        <w:t>, c</w:t>
      </w:r>
      <w:r w:rsidR="00A2148E" w:rsidRPr="001B3760">
        <w:t xml:space="preserve">limate change </w:t>
      </w:r>
      <w:r w:rsidR="00253D27" w:rsidRPr="001B3760">
        <w:t xml:space="preserve">is </w:t>
      </w:r>
      <w:r w:rsidR="00A2148E" w:rsidRPr="001B3760">
        <w:t xml:space="preserve">defined as </w:t>
      </w:r>
      <w:r w:rsidR="0067590C" w:rsidRPr="001B3760">
        <w:t xml:space="preserve">long-term </w:t>
      </w:r>
      <w:r w:rsidR="00A2148E" w:rsidRPr="001B3760">
        <w:t>changes</w:t>
      </w:r>
      <w:r w:rsidR="00354332" w:rsidRPr="001B3760">
        <w:t xml:space="preserve"> (</w:t>
      </w:r>
      <w:proofErr w:type="spellStart"/>
      <w:r w:rsidR="00354332" w:rsidRPr="001B3760">
        <w:t>i.e</w:t>
      </w:r>
      <w:proofErr w:type="spellEnd"/>
      <w:r w:rsidR="00354332" w:rsidRPr="001B3760">
        <w:t>, at least over several decades)</w:t>
      </w:r>
      <w:r w:rsidR="00A2148E" w:rsidRPr="001B3760">
        <w:t xml:space="preserve"> to </w:t>
      </w:r>
      <w:r w:rsidRPr="001B3760">
        <w:t xml:space="preserve">the mean </w:t>
      </w:r>
      <w:r w:rsidR="0067590C" w:rsidRPr="001B3760">
        <w:t>state or to the variability of the climate</w:t>
      </w:r>
      <w:r w:rsidR="003012C5" w:rsidRPr="001B3760">
        <w:t xml:space="preserve">, attributable to human activity or to natural </w:t>
      </w:r>
      <w:r w:rsidR="0067590C" w:rsidRPr="001B3760">
        <w:t>causes</w:t>
      </w:r>
      <w:r w:rsidR="003012C5" w:rsidRPr="001B3760">
        <w:t xml:space="preserve">. </w:t>
      </w:r>
      <w:r w:rsidR="00354332" w:rsidRPr="001B3760">
        <w:t>There is a strong scientific consensus that c</w:t>
      </w:r>
      <w:r w:rsidR="0067590C" w:rsidRPr="001B3760">
        <w:t>urrent</w:t>
      </w:r>
      <w:r w:rsidR="003A76E8" w:rsidRPr="001B3760">
        <w:t xml:space="preserve"> </w:t>
      </w:r>
      <w:r w:rsidR="0067590C" w:rsidRPr="001B3760">
        <w:t>climate change</w:t>
      </w:r>
      <w:r w:rsidR="00354332" w:rsidRPr="001B3760">
        <w:t xml:space="preserve"> (starting ~</w:t>
      </w:r>
      <w:r w:rsidR="001D5DD8" w:rsidRPr="001B3760">
        <w:t xml:space="preserve">A.D. </w:t>
      </w:r>
      <w:r w:rsidR="00354332" w:rsidRPr="001B3760">
        <w:t>1850)</w:t>
      </w:r>
      <w:r w:rsidR="0067590C" w:rsidRPr="001B3760">
        <w:t xml:space="preserve"> is </w:t>
      </w:r>
      <w:r w:rsidR="003A76E8" w:rsidRPr="001B3760">
        <w:t xml:space="preserve">the result of human </w:t>
      </w:r>
      <w:r w:rsidR="00354332" w:rsidRPr="001B3760">
        <w:t xml:space="preserve">activity, </w:t>
      </w:r>
      <w:r w:rsidR="004C26BC" w:rsidRPr="001B3760">
        <w:t xml:space="preserve">and </w:t>
      </w:r>
      <w:r w:rsidR="00CF475B" w:rsidRPr="001B3760">
        <w:t xml:space="preserve">that it is </w:t>
      </w:r>
      <w:r w:rsidR="00AE38C4" w:rsidRPr="001B3760">
        <w:t xml:space="preserve">has been </w:t>
      </w:r>
      <w:r w:rsidR="00710460" w:rsidRPr="001B3760">
        <w:t xml:space="preserve">onset by </w:t>
      </w:r>
      <w:r w:rsidR="000543A0">
        <w:t xml:space="preserve">the </w:t>
      </w:r>
      <w:r w:rsidR="00D355CB" w:rsidRPr="001B3760">
        <w:t>human-driven</w:t>
      </w:r>
      <w:r w:rsidR="00710460" w:rsidRPr="001B3760">
        <w:t xml:space="preserve"> changes </w:t>
      </w:r>
      <w:r w:rsidR="00D7228A" w:rsidRPr="001B3760">
        <w:t>to</w:t>
      </w:r>
      <w:r w:rsidR="00710460" w:rsidRPr="001B3760">
        <w:t xml:space="preserve"> atmospheric composition</w:t>
      </w:r>
      <w:r w:rsidR="00D96BE8" w:rsidRPr="001B3760">
        <w:t xml:space="preserve"> </w:t>
      </w:r>
      <w:r w:rsidR="003F19BC" w:rsidRPr="001B3760">
        <w:fldChar w:fldCharType="begin" w:fldLock="1"/>
      </w:r>
      <w:r w:rsidR="00CB5A75" w:rsidRPr="001B3760">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003F19BC" w:rsidRPr="001B3760">
        <w:fldChar w:fldCharType="separate"/>
      </w:r>
      <w:r w:rsidR="001F2CD5" w:rsidRPr="001B3760">
        <w:rPr>
          <w:noProof/>
        </w:rPr>
        <w:t xml:space="preserve">(Crowley 2000; IPCC 2013; Maibach </w:t>
      </w:r>
      <w:r w:rsidR="001F2CD5" w:rsidRPr="001B3760">
        <w:rPr>
          <w:i/>
          <w:noProof/>
        </w:rPr>
        <w:t>et al.</w:t>
      </w:r>
      <w:r w:rsidR="001F2CD5" w:rsidRPr="001B3760">
        <w:rPr>
          <w:noProof/>
        </w:rPr>
        <w:t xml:space="preserve"> 2014)</w:t>
      </w:r>
      <w:r w:rsidR="003F19BC" w:rsidRPr="001B3760">
        <w:fldChar w:fldCharType="end"/>
      </w:r>
      <w:r w:rsidR="00111FE3" w:rsidRPr="001B3760">
        <w:t xml:space="preserve">. Current </w:t>
      </w:r>
      <w:r w:rsidR="00710460" w:rsidRPr="001B3760">
        <w:t>manifestations</w:t>
      </w:r>
      <w:r w:rsidR="00111FE3" w:rsidRPr="001B3760">
        <w:t xml:space="preserve"> of climate change include rising average temperatures</w:t>
      </w:r>
      <w:r w:rsidR="00CB5A75" w:rsidRPr="001B3760">
        <w:t xml:space="preserve"> </w:t>
      </w:r>
      <w:r w:rsidR="00CB5A75" w:rsidRPr="001B3760">
        <w:fldChar w:fldCharType="begin" w:fldLock="1"/>
      </w:r>
      <w:r w:rsidR="00077367" w:rsidRPr="001B3760">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2)","plainTextFormattedCitation":"(Valipour et al. 2021)","previouslyFormattedCitation":"(Valipour &lt;i&gt;et al.&lt;/i&gt; 2021)"},"properties":{"noteIndex":0},"schema":"https://github.com/citation-style-language/schema/raw/master/csl-citation.json"}</w:instrText>
      </w:r>
      <w:r w:rsidR="00CB5A75" w:rsidRPr="001B3760">
        <w:fldChar w:fldCharType="separate"/>
      </w:r>
      <w:r w:rsidR="00CB5A75" w:rsidRPr="001B3760">
        <w:rPr>
          <w:noProof/>
        </w:rPr>
        <w:t xml:space="preserve">(Valipour </w:t>
      </w:r>
      <w:r w:rsidR="00CB5A75" w:rsidRPr="001B3760">
        <w:rPr>
          <w:i/>
          <w:noProof/>
        </w:rPr>
        <w:t>et al.</w:t>
      </w:r>
      <w:r w:rsidR="00CB5A75" w:rsidRPr="001B3760">
        <w:rPr>
          <w:noProof/>
        </w:rPr>
        <w:t xml:space="preserve"> 2021</w:t>
      </w:r>
      <w:r w:rsidR="00077430" w:rsidRPr="001B3760">
        <w:rPr>
          <w:noProof/>
        </w:rPr>
        <w:t xml:space="preserve">; </w:t>
      </w:r>
      <w:r w:rsidR="00077367" w:rsidRPr="001B3760">
        <w:rPr>
          <w:noProof/>
        </w:rPr>
        <w:t>Figure 2</w:t>
      </w:r>
      <w:r w:rsidR="00CB5A75" w:rsidRPr="001B3760">
        <w:rPr>
          <w:noProof/>
        </w:rPr>
        <w:t>)</w:t>
      </w:r>
      <w:r w:rsidR="00CB5A75" w:rsidRPr="001B3760">
        <w:fldChar w:fldCharType="end"/>
      </w:r>
      <w:r w:rsidR="00111FE3" w:rsidRPr="001B3760">
        <w:t>, increases in the frequency of extreme events</w:t>
      </w:r>
      <w:r w:rsidR="002D3273" w:rsidRPr="001B3760">
        <w:t xml:space="preserve"> </w:t>
      </w:r>
      <w:r w:rsidR="005972D0" w:rsidRPr="001B3760">
        <w:fldChar w:fldCharType="begin" w:fldLock="1"/>
      </w:r>
      <w:r w:rsidR="00B7766E" w:rsidRPr="001B3760">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005972D0" w:rsidRPr="001B3760">
        <w:fldChar w:fldCharType="separate"/>
      </w:r>
      <w:r w:rsidR="005972D0" w:rsidRPr="001B3760">
        <w:rPr>
          <w:noProof/>
        </w:rPr>
        <w:t xml:space="preserve">(Seneviratne </w:t>
      </w:r>
      <w:r w:rsidR="005972D0" w:rsidRPr="001B3760">
        <w:rPr>
          <w:i/>
          <w:noProof/>
        </w:rPr>
        <w:t>et al.</w:t>
      </w:r>
      <w:r w:rsidR="005972D0" w:rsidRPr="001B3760">
        <w:rPr>
          <w:noProof/>
        </w:rPr>
        <w:t xml:space="preserve"> 2012)</w:t>
      </w:r>
      <w:r w:rsidR="005972D0" w:rsidRPr="001B3760">
        <w:fldChar w:fldCharType="end"/>
      </w:r>
      <w:r w:rsidR="00111FE3" w:rsidRPr="001B3760">
        <w:t xml:space="preserve"> </w:t>
      </w:r>
      <w:r w:rsidR="00710460" w:rsidRPr="001B3760">
        <w:t>and changes in global rainfall patterns</w:t>
      </w:r>
      <w:r w:rsidR="00D96BE8" w:rsidRPr="001B3760">
        <w:t xml:space="preserve"> </w:t>
      </w:r>
      <w:r w:rsidR="003E7E1F" w:rsidRPr="001B3760">
        <w:fldChar w:fldCharType="begin" w:fldLock="1"/>
      </w:r>
      <w:r w:rsidR="00C97E27" w:rsidRPr="001B3760">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003E7E1F" w:rsidRPr="001B3760">
        <w:fldChar w:fldCharType="separate"/>
      </w:r>
      <w:r w:rsidR="006A4C73" w:rsidRPr="001B3760">
        <w:rPr>
          <w:noProof/>
        </w:rPr>
        <w:t>(Dore 2005; Trenberth 2011)</w:t>
      </w:r>
      <w:r w:rsidR="003E7E1F" w:rsidRPr="001B3760">
        <w:fldChar w:fldCharType="end"/>
      </w:r>
      <w:r w:rsidR="00710460" w:rsidRPr="001B3760">
        <w:t xml:space="preserve">. </w:t>
      </w:r>
    </w:p>
    <w:p w14:paraId="4D97660C" w14:textId="77777777" w:rsidR="001053E4" w:rsidRPr="001B3760" w:rsidRDefault="001053E4" w:rsidP="0084128A">
      <w:pPr>
        <w:spacing w:line="276" w:lineRule="auto"/>
        <w:jc w:val="both"/>
      </w:pPr>
    </w:p>
    <w:p w14:paraId="01E769C1" w14:textId="3173FA91" w:rsidR="001053E4" w:rsidRPr="001B3760" w:rsidRDefault="0002227C" w:rsidP="0084128A">
      <w:pPr>
        <w:spacing w:line="276" w:lineRule="auto"/>
        <w:jc w:val="center"/>
      </w:pPr>
      <w:r w:rsidRPr="001B3760">
        <w:rPr>
          <w:noProof/>
        </w:rPr>
        <w:drawing>
          <wp:inline distT="0" distB="0" distL="0" distR="0" wp14:anchorId="49605F06" wp14:editId="7C8B82D5">
            <wp:extent cx="5130800" cy="2874067"/>
            <wp:effectExtent l="0" t="0" r="0" b="2540"/>
            <wp:docPr id="4" name="Picture 4"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writing implement, stationary, pencil&#10;&#10;Description automatically generated"/>
                    <pic:cNvPicPr/>
                  </pic:nvPicPr>
                  <pic:blipFill>
                    <a:blip r:embed="rId10"/>
                    <a:stretch>
                      <a:fillRect/>
                    </a:stretch>
                  </pic:blipFill>
                  <pic:spPr>
                    <a:xfrm>
                      <a:off x="0" y="0"/>
                      <a:ext cx="5133049" cy="2875327"/>
                    </a:xfrm>
                    <a:prstGeom prst="rect">
                      <a:avLst/>
                    </a:prstGeom>
                  </pic:spPr>
                </pic:pic>
              </a:graphicData>
            </a:graphic>
          </wp:inline>
        </w:drawing>
      </w:r>
    </w:p>
    <w:p w14:paraId="0A005894" w14:textId="71E503A8" w:rsidR="001053E4" w:rsidRPr="001B3760" w:rsidRDefault="001053E4" w:rsidP="005833EA">
      <w:pPr>
        <w:spacing w:line="240" w:lineRule="auto"/>
        <w:jc w:val="both"/>
        <w:rPr>
          <w:rFonts w:cstheme="minorHAnsi"/>
          <w:sz w:val="20"/>
          <w:szCs w:val="20"/>
        </w:rPr>
      </w:pPr>
      <w:r w:rsidRPr="001B3760">
        <w:rPr>
          <w:rFonts w:cstheme="minorHAnsi"/>
          <w:b/>
          <w:bCs/>
          <w:sz w:val="20"/>
          <w:szCs w:val="20"/>
        </w:rPr>
        <w:t xml:space="preserve">Figure 2: Land surface temperature anomaly between </w:t>
      </w:r>
      <w:r w:rsidR="00425B66" w:rsidRPr="001B3760">
        <w:rPr>
          <w:rFonts w:cstheme="minorHAnsi"/>
          <w:b/>
          <w:bCs/>
          <w:sz w:val="20"/>
          <w:szCs w:val="20"/>
        </w:rPr>
        <w:t>A.D</w:t>
      </w:r>
      <w:r w:rsidRPr="001B3760">
        <w:rPr>
          <w:rFonts w:cstheme="minorHAnsi"/>
          <w:b/>
          <w:bCs/>
          <w:sz w:val="20"/>
          <w:szCs w:val="20"/>
        </w:rPr>
        <w:t xml:space="preserve"> </w:t>
      </w:r>
      <w:r w:rsidR="00425B66" w:rsidRPr="001B3760">
        <w:rPr>
          <w:rFonts w:cstheme="minorHAnsi"/>
          <w:b/>
          <w:bCs/>
          <w:sz w:val="20"/>
          <w:szCs w:val="20"/>
        </w:rPr>
        <w:t>18</w:t>
      </w:r>
      <w:r w:rsidR="00B50FC0" w:rsidRPr="001B3760">
        <w:rPr>
          <w:rFonts w:cstheme="minorHAnsi"/>
          <w:b/>
          <w:bCs/>
          <w:sz w:val="20"/>
          <w:szCs w:val="20"/>
        </w:rPr>
        <w:t>8</w:t>
      </w:r>
      <w:r w:rsidR="00425B66" w:rsidRPr="001B3760">
        <w:rPr>
          <w:rFonts w:cstheme="minorHAnsi"/>
          <w:b/>
          <w:bCs/>
          <w:sz w:val="20"/>
          <w:szCs w:val="20"/>
        </w:rPr>
        <w:t>0</w:t>
      </w:r>
      <w:r w:rsidRPr="001B3760">
        <w:rPr>
          <w:rFonts w:cstheme="minorHAnsi"/>
          <w:b/>
          <w:bCs/>
          <w:sz w:val="20"/>
          <w:szCs w:val="20"/>
        </w:rPr>
        <w:t xml:space="preserve"> and </w:t>
      </w:r>
      <w:r w:rsidR="00425B66" w:rsidRPr="001B3760">
        <w:rPr>
          <w:rFonts w:cstheme="minorHAnsi"/>
          <w:b/>
          <w:bCs/>
          <w:sz w:val="20"/>
          <w:szCs w:val="20"/>
        </w:rPr>
        <w:t>A.D. 2022</w:t>
      </w:r>
      <w:r w:rsidRPr="001B3760">
        <w:rPr>
          <w:rFonts w:cstheme="minorHAnsi"/>
          <w:b/>
          <w:bCs/>
          <w:sz w:val="20"/>
          <w:szCs w:val="20"/>
        </w:rPr>
        <w:t xml:space="preserve">. </w:t>
      </w:r>
      <w:r w:rsidRPr="001B3760">
        <w:rPr>
          <w:rFonts w:cstheme="minorHAnsi"/>
          <w:sz w:val="20"/>
          <w:szCs w:val="20"/>
        </w:rPr>
        <w:t xml:space="preserve">Data </w:t>
      </w:r>
      <w:r w:rsidR="00425B66" w:rsidRPr="001B3760">
        <w:rPr>
          <w:rFonts w:cstheme="minorHAnsi"/>
          <w:sz w:val="20"/>
          <w:szCs w:val="20"/>
        </w:rPr>
        <w:t xml:space="preserve">retrieved </w:t>
      </w:r>
      <w:r w:rsidRPr="001B3760">
        <w:rPr>
          <w:rFonts w:cstheme="minorHAnsi"/>
          <w:sz w:val="20"/>
          <w:szCs w:val="20"/>
        </w:rPr>
        <w:t xml:space="preserve">from the </w:t>
      </w:r>
      <w:r w:rsidR="005C4741" w:rsidRPr="001B3760">
        <w:rPr>
          <w:rFonts w:cstheme="minorHAnsi"/>
          <w:sz w:val="20"/>
          <w:szCs w:val="20"/>
        </w:rPr>
        <w:t>N</w:t>
      </w:r>
      <w:r w:rsidR="00A07161" w:rsidRPr="001B3760">
        <w:rPr>
          <w:rFonts w:cstheme="minorHAnsi"/>
          <w:sz w:val="20"/>
          <w:szCs w:val="20"/>
        </w:rPr>
        <w:t xml:space="preserve">ational </w:t>
      </w:r>
      <w:r w:rsidR="005C4741" w:rsidRPr="001B3760">
        <w:rPr>
          <w:rFonts w:cstheme="minorHAnsi"/>
          <w:sz w:val="20"/>
          <w:szCs w:val="20"/>
        </w:rPr>
        <w:t>O</w:t>
      </w:r>
      <w:r w:rsidR="00A07161" w:rsidRPr="001B3760">
        <w:rPr>
          <w:rFonts w:cstheme="minorHAnsi"/>
          <w:sz w:val="20"/>
          <w:szCs w:val="20"/>
        </w:rPr>
        <w:t xml:space="preserve">ceanic and </w:t>
      </w:r>
      <w:r w:rsidR="005C4741" w:rsidRPr="001B3760">
        <w:rPr>
          <w:rFonts w:cstheme="minorHAnsi"/>
          <w:sz w:val="20"/>
          <w:szCs w:val="20"/>
        </w:rPr>
        <w:t>A</w:t>
      </w:r>
      <w:r w:rsidR="00A07161" w:rsidRPr="001B3760">
        <w:rPr>
          <w:rFonts w:cstheme="minorHAnsi"/>
          <w:sz w:val="20"/>
          <w:szCs w:val="20"/>
        </w:rPr>
        <w:t xml:space="preserve">tmospheric </w:t>
      </w:r>
      <w:r w:rsidR="0074749C" w:rsidRPr="001B3760">
        <w:rPr>
          <w:rFonts w:cstheme="minorHAnsi"/>
          <w:sz w:val="20"/>
          <w:szCs w:val="20"/>
        </w:rPr>
        <w:t>Administration</w:t>
      </w:r>
      <w:r w:rsidR="00A07161" w:rsidRPr="001B3760">
        <w:rPr>
          <w:rFonts w:cstheme="minorHAnsi"/>
          <w:sz w:val="20"/>
          <w:szCs w:val="20"/>
        </w:rPr>
        <w:t xml:space="preserve"> </w:t>
      </w:r>
      <w:r w:rsidR="0074749C" w:rsidRPr="001B3760">
        <w:rPr>
          <w:rFonts w:cstheme="minorHAnsi"/>
          <w:sz w:val="20"/>
          <w:szCs w:val="20"/>
        </w:rPr>
        <w:t>–</w:t>
      </w:r>
      <w:r w:rsidR="00A07161" w:rsidRPr="001B3760">
        <w:rPr>
          <w:rFonts w:cstheme="minorHAnsi"/>
          <w:sz w:val="20"/>
          <w:szCs w:val="20"/>
        </w:rPr>
        <w:t xml:space="preserve"> </w:t>
      </w:r>
      <w:r w:rsidR="0074749C" w:rsidRPr="001B3760">
        <w:rPr>
          <w:rFonts w:cstheme="minorHAnsi"/>
          <w:sz w:val="20"/>
          <w:szCs w:val="20"/>
        </w:rPr>
        <w:t xml:space="preserve">National </w:t>
      </w:r>
      <w:proofErr w:type="spellStart"/>
      <w:r w:rsidR="0074749C" w:rsidRPr="001B3760">
        <w:rPr>
          <w:rFonts w:cstheme="minorHAnsi"/>
          <w:sz w:val="20"/>
          <w:szCs w:val="20"/>
        </w:rPr>
        <w:t>Centers</w:t>
      </w:r>
      <w:proofErr w:type="spellEnd"/>
      <w:r w:rsidR="0074749C" w:rsidRPr="001B3760">
        <w:rPr>
          <w:rFonts w:cstheme="minorHAnsi"/>
          <w:sz w:val="20"/>
          <w:szCs w:val="20"/>
        </w:rPr>
        <w:t xml:space="preserve"> for Environmental Information,</w:t>
      </w:r>
      <w:r w:rsidRPr="001B3760">
        <w:rPr>
          <w:rFonts w:cstheme="minorHAnsi"/>
          <w:sz w:val="20"/>
          <w:szCs w:val="20"/>
        </w:rPr>
        <w:t xml:space="preserve"> downloaded from </w:t>
      </w:r>
      <w:hyperlink r:id="rId11" w:history="1">
        <w:r w:rsidR="005C4741" w:rsidRPr="001B3760">
          <w:rPr>
            <w:rStyle w:val="Hyperlink"/>
            <w:rFonts w:cstheme="minorHAnsi"/>
            <w:color w:val="0057A5"/>
            <w:sz w:val="20"/>
            <w:szCs w:val="20"/>
            <w:bdr w:val="none" w:sz="0" w:space="0" w:color="auto" w:frame="1"/>
          </w:rPr>
          <w:t>https://www.ncdc.noaa.gov/cag/</w:t>
        </w:r>
      </w:hyperlink>
      <w:r w:rsidRPr="001B3760">
        <w:rPr>
          <w:rFonts w:cstheme="minorHAnsi"/>
          <w:sz w:val="20"/>
          <w:szCs w:val="20"/>
        </w:rPr>
        <w:t xml:space="preserve"> (</w:t>
      </w:r>
      <w:r w:rsidR="005C4741" w:rsidRPr="001B3760">
        <w:rPr>
          <w:rFonts w:cstheme="minorHAnsi"/>
          <w:sz w:val="20"/>
          <w:szCs w:val="20"/>
        </w:rPr>
        <w:t xml:space="preserve">May </w:t>
      </w:r>
      <w:r w:rsidRPr="001B3760">
        <w:rPr>
          <w:rFonts w:cstheme="minorHAnsi"/>
          <w:sz w:val="20"/>
          <w:szCs w:val="20"/>
        </w:rPr>
        <w:t>2022)</w:t>
      </w:r>
      <w:r w:rsidR="00F42400" w:rsidRPr="001B3760">
        <w:rPr>
          <w:rFonts w:cstheme="minorHAnsi"/>
          <w:sz w:val="20"/>
          <w:szCs w:val="20"/>
        </w:rPr>
        <w:t>, and plotted for</w:t>
      </w:r>
      <w:r w:rsidR="00B50FC0" w:rsidRPr="001B3760">
        <w:rPr>
          <w:rFonts w:cstheme="minorHAnsi"/>
          <w:sz w:val="20"/>
          <w:szCs w:val="20"/>
        </w:rPr>
        <w:t xml:space="preserve"> the month of March</w:t>
      </w:r>
      <w:r w:rsidR="00F42400" w:rsidRPr="001B3760">
        <w:rPr>
          <w:rFonts w:cstheme="minorHAnsi"/>
          <w:sz w:val="20"/>
          <w:szCs w:val="20"/>
        </w:rPr>
        <w:t xml:space="preserve">. The </w:t>
      </w:r>
      <w:r w:rsidR="00B119D3" w:rsidRPr="001B3760">
        <w:rPr>
          <w:rFonts w:cstheme="minorHAnsi"/>
          <w:sz w:val="20"/>
          <w:szCs w:val="20"/>
        </w:rPr>
        <w:t>anomalies are calculated with reference to the global temperature</w:t>
      </w:r>
      <w:r w:rsidR="00F42400" w:rsidRPr="001B3760">
        <w:rPr>
          <w:rFonts w:cstheme="minorHAnsi"/>
          <w:sz w:val="20"/>
          <w:szCs w:val="20"/>
        </w:rPr>
        <w:t xml:space="preserve"> average for the 20</w:t>
      </w:r>
      <w:r w:rsidR="00F42400" w:rsidRPr="001B3760">
        <w:rPr>
          <w:rFonts w:cstheme="minorHAnsi"/>
          <w:sz w:val="20"/>
          <w:szCs w:val="20"/>
          <w:vertAlign w:val="superscript"/>
        </w:rPr>
        <w:t>th</w:t>
      </w:r>
      <w:r w:rsidR="00F42400" w:rsidRPr="001B3760">
        <w:rPr>
          <w:rFonts w:cstheme="minorHAnsi"/>
          <w:sz w:val="20"/>
          <w:szCs w:val="20"/>
        </w:rPr>
        <w:t xml:space="preserve"> century</w:t>
      </w:r>
      <w:r w:rsidRPr="001B3760">
        <w:rPr>
          <w:rFonts w:cstheme="minorHAnsi"/>
          <w:sz w:val="20"/>
          <w:szCs w:val="20"/>
        </w:rPr>
        <w:t>.</w:t>
      </w:r>
    </w:p>
    <w:p w14:paraId="253F572E" w14:textId="77777777" w:rsidR="001053E4" w:rsidRPr="001B3760" w:rsidRDefault="001053E4" w:rsidP="0084128A">
      <w:pPr>
        <w:spacing w:line="276" w:lineRule="auto"/>
        <w:jc w:val="both"/>
      </w:pPr>
    </w:p>
    <w:p w14:paraId="34B656D8" w14:textId="3A71E6C8" w:rsidR="00F125CB" w:rsidRPr="001B3760" w:rsidRDefault="00111FE3" w:rsidP="0084128A">
      <w:pPr>
        <w:spacing w:line="276" w:lineRule="auto"/>
        <w:jc w:val="both"/>
      </w:pPr>
      <w:r w:rsidRPr="001B3760">
        <w:t xml:space="preserve">There is </w:t>
      </w:r>
      <w:r w:rsidR="00D7228A" w:rsidRPr="001B3760">
        <w:t>accumulating</w:t>
      </w:r>
      <w:r w:rsidRPr="001B3760">
        <w:t xml:space="preserve"> empirical evidence that climate </w:t>
      </w:r>
      <w:r w:rsidR="00F125CB" w:rsidRPr="001B3760">
        <w:t xml:space="preserve">change </w:t>
      </w:r>
      <w:r w:rsidR="00D7228A" w:rsidRPr="001B3760">
        <w:t>affects biodiversity globally,</w:t>
      </w:r>
      <w:r w:rsidR="00F125CB" w:rsidRPr="001B3760">
        <w:t xml:space="preserve"> </w:t>
      </w:r>
      <w:r w:rsidR="00D7228A" w:rsidRPr="001B3760">
        <w:t>with documented changes in phenology</w:t>
      </w:r>
      <w:r w:rsidR="00B7766E" w:rsidRPr="001B3760">
        <w:t xml:space="preserve"> </w:t>
      </w:r>
      <w:r w:rsidR="00B7766E" w:rsidRPr="001B3760">
        <w:fldChar w:fldCharType="begin" w:fldLock="1"/>
      </w:r>
      <w:r w:rsidR="002C2036" w:rsidRPr="001B3760">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00B7766E" w:rsidRPr="001B3760">
        <w:fldChar w:fldCharType="separate"/>
      </w:r>
      <w:r w:rsidR="00B7766E" w:rsidRPr="001B3760">
        <w:rPr>
          <w:noProof/>
        </w:rPr>
        <w:t>(Inouye 2022)</w:t>
      </w:r>
      <w:r w:rsidR="00B7766E" w:rsidRPr="001B3760">
        <w:fldChar w:fldCharType="end"/>
      </w:r>
      <w:r w:rsidR="00D7228A" w:rsidRPr="001B3760">
        <w:t>, in the geographical distributions of</w:t>
      </w:r>
      <w:r w:rsidR="00F125CB" w:rsidRPr="001B3760">
        <w:t xml:space="preserve"> species</w:t>
      </w:r>
      <w:r w:rsidR="00D7228A" w:rsidRPr="001B3760">
        <w:t xml:space="preserve"> </w:t>
      </w:r>
      <w:r w:rsidR="002C2036" w:rsidRPr="001B3760">
        <w:fldChar w:fldCharType="begin" w:fldLock="1"/>
      </w:r>
      <w:r w:rsidR="00B130DD" w:rsidRPr="001B3760">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mendeley":{"formattedCitation":"(Chen &lt;i&gt;et al.&lt;/i&gt; 2011; Lenoir &amp; Svenning 2015)","plainTextFormattedCitation":"(Chen et al. 2011; Lenoir &amp; Svenning 2015)","previouslyFormattedCitation":"(Chen &lt;i&gt;et al.&lt;/i&gt; 2011; Lenoir &amp; Svenning 2015)"},"properties":{"noteIndex":0},"schema":"https://github.com/citation-style-language/schema/raw/master/csl-citation.json"}</w:instrText>
      </w:r>
      <w:r w:rsidR="002C2036" w:rsidRPr="001B3760">
        <w:fldChar w:fldCharType="separate"/>
      </w:r>
      <w:r w:rsidR="00606F91" w:rsidRPr="001B3760">
        <w:rPr>
          <w:noProof/>
        </w:rPr>
        <w:t xml:space="preserve">(Chen </w:t>
      </w:r>
      <w:r w:rsidR="00606F91" w:rsidRPr="001B3760">
        <w:rPr>
          <w:i/>
          <w:noProof/>
        </w:rPr>
        <w:t>et al.</w:t>
      </w:r>
      <w:r w:rsidR="00606F91" w:rsidRPr="001B3760">
        <w:rPr>
          <w:noProof/>
        </w:rPr>
        <w:t xml:space="preserve"> 2011; Lenoir &amp; Svenning 2015)</w:t>
      </w:r>
      <w:r w:rsidR="002C2036" w:rsidRPr="001B3760">
        <w:fldChar w:fldCharType="end"/>
      </w:r>
      <w:r w:rsidR="00D7228A" w:rsidRPr="001B3760">
        <w:t>,</w:t>
      </w:r>
      <w:r w:rsidR="003364EB" w:rsidRPr="001B3760">
        <w:t xml:space="preserve"> and</w:t>
      </w:r>
      <w:r w:rsidR="00D7228A" w:rsidRPr="001B3760">
        <w:t xml:space="preserve"> in species physiology </w:t>
      </w:r>
      <w:r w:rsidR="00B130DD" w:rsidRPr="001B3760">
        <w:fldChar w:fldCharType="begin" w:fldLock="1"/>
      </w:r>
      <w:r w:rsidR="00DC3DEF" w:rsidRPr="001B3760">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00B130DD" w:rsidRPr="001B3760">
        <w:fldChar w:fldCharType="separate"/>
      </w:r>
      <w:r w:rsidR="004A0738" w:rsidRPr="001B3760">
        <w:rPr>
          <w:noProof/>
        </w:rPr>
        <w:t xml:space="preserve">(Pörtner &amp; Farrell 2008; Chown </w:t>
      </w:r>
      <w:r w:rsidR="004A0738" w:rsidRPr="001B3760">
        <w:rPr>
          <w:i/>
          <w:noProof/>
        </w:rPr>
        <w:t>et al.</w:t>
      </w:r>
      <w:r w:rsidR="004A0738" w:rsidRPr="001B3760">
        <w:rPr>
          <w:noProof/>
        </w:rPr>
        <w:t xml:space="preserve"> 2010)</w:t>
      </w:r>
      <w:r w:rsidR="00B130DD" w:rsidRPr="001B3760">
        <w:fldChar w:fldCharType="end"/>
      </w:r>
      <w:r w:rsidR="00AC5B05" w:rsidRPr="001B3760">
        <w:t>.</w:t>
      </w:r>
      <w:r w:rsidR="00CF7531" w:rsidRPr="001B3760">
        <w:t xml:space="preserve"> C</w:t>
      </w:r>
      <w:r w:rsidR="00DE4346" w:rsidRPr="001B3760">
        <w:t xml:space="preserve">limate-change impacts on individual species have consequences </w:t>
      </w:r>
      <w:r w:rsidR="00740BE5" w:rsidRPr="001B3760">
        <w:t xml:space="preserve">for </w:t>
      </w:r>
      <w:r w:rsidR="00EC64C4" w:rsidRPr="001B3760">
        <w:t>whole communities</w:t>
      </w:r>
      <w:r w:rsidR="00F309D1" w:rsidRPr="001B3760">
        <w:t>,</w:t>
      </w:r>
      <w:r w:rsidR="007E28CB" w:rsidRPr="001B3760">
        <w:t xml:space="preserve"> through</w:t>
      </w:r>
      <w:r w:rsidR="00740BE5" w:rsidRPr="001B3760">
        <w:t xml:space="preserve"> the</w:t>
      </w:r>
      <w:r w:rsidR="007E28CB" w:rsidRPr="001B3760">
        <w:t xml:space="preserve"> disruptions</w:t>
      </w:r>
      <w:r w:rsidR="00234A7B" w:rsidRPr="001B3760">
        <w:t xml:space="preserve"> of </w:t>
      </w:r>
      <w:r w:rsidR="00740BE5" w:rsidRPr="001B3760">
        <w:t xml:space="preserve">species interactions, which </w:t>
      </w:r>
      <w:r w:rsidR="0032209D" w:rsidRPr="001B3760">
        <w:t>can in turn exacerbate impacts on individual species</w:t>
      </w:r>
      <w:r w:rsidR="001B3760" w:rsidRPr="001B3760">
        <w:t xml:space="preserve"> </w:t>
      </w:r>
      <w:r w:rsidR="001B3760" w:rsidRPr="001B3760">
        <w:fldChar w:fldCharType="begin" w:fldLock="1"/>
      </w:r>
      <w:r w:rsidR="00204E7F">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001B3760" w:rsidRPr="001B3760">
        <w:fldChar w:fldCharType="separate"/>
      </w:r>
      <w:r w:rsidR="001B3760" w:rsidRPr="001B3760">
        <w:rPr>
          <w:noProof/>
        </w:rPr>
        <w:t xml:space="preserve">(Cahill </w:t>
      </w:r>
      <w:r w:rsidR="001B3760" w:rsidRPr="001B3760">
        <w:rPr>
          <w:i/>
          <w:noProof/>
        </w:rPr>
        <w:t>et al.</w:t>
      </w:r>
      <w:r w:rsidR="001B3760" w:rsidRPr="001B3760">
        <w:rPr>
          <w:noProof/>
        </w:rPr>
        <w:t xml:space="preserve"> 2013; Kharouba </w:t>
      </w:r>
      <w:r w:rsidR="001B3760" w:rsidRPr="001B3760">
        <w:rPr>
          <w:i/>
          <w:noProof/>
        </w:rPr>
        <w:t>et al.</w:t>
      </w:r>
      <w:r w:rsidR="001B3760" w:rsidRPr="001B3760">
        <w:rPr>
          <w:noProof/>
        </w:rPr>
        <w:t xml:space="preserve"> 2018)</w:t>
      </w:r>
      <w:r w:rsidR="001B3760" w:rsidRPr="001B3760">
        <w:fldChar w:fldCharType="end"/>
      </w:r>
      <w:r w:rsidR="00DE4346" w:rsidRPr="001B3760">
        <w:t xml:space="preserve">. </w:t>
      </w:r>
    </w:p>
    <w:p w14:paraId="25814C20" w14:textId="18313EED" w:rsidR="00F125CB" w:rsidRPr="001B3760" w:rsidRDefault="00545F7C" w:rsidP="0084128A">
      <w:pPr>
        <w:spacing w:line="276" w:lineRule="auto"/>
        <w:jc w:val="both"/>
      </w:pPr>
      <w:r w:rsidRPr="001B3760">
        <w:lastRenderedPageBreak/>
        <w:t xml:space="preserve">Projecting future </w:t>
      </w:r>
      <w:r w:rsidR="00A06189" w:rsidRPr="001B3760">
        <w:t xml:space="preserve">land-use and </w:t>
      </w:r>
      <w:r w:rsidRPr="001B3760">
        <w:t xml:space="preserve">climate-change impacts on biodiversity highlights the key role of human-development scenarios for </w:t>
      </w:r>
      <w:r w:rsidR="001B3760" w:rsidRPr="001B3760">
        <w:t xml:space="preserve">global </w:t>
      </w:r>
      <w:r w:rsidR="008A17F1" w:rsidRPr="001B3760">
        <w:t>biodiversity outcomes</w:t>
      </w:r>
      <w:r w:rsidRPr="001B3760">
        <w:t xml:space="preserve"> </w:t>
      </w:r>
      <w:r w:rsidR="00A06189" w:rsidRPr="001B3760">
        <w:fldChar w:fldCharType="begin" w:fldLock="1"/>
      </w:r>
      <w:r w:rsidR="009C0A95"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00A06189" w:rsidRPr="001B3760">
        <w:fldChar w:fldCharType="separate"/>
      </w:r>
      <w:r w:rsidR="00A06189" w:rsidRPr="001B3760">
        <w:rPr>
          <w:noProof/>
        </w:rPr>
        <w:t>(Newbold 2018)</w:t>
      </w:r>
      <w:r w:rsidR="00A06189" w:rsidRPr="001B3760">
        <w:fldChar w:fldCharType="end"/>
      </w:r>
      <w:r w:rsidR="002C6172" w:rsidRPr="001B3760">
        <w:t xml:space="preserve"> </w:t>
      </w:r>
      <w:r w:rsidR="00920AC8" w:rsidRPr="001B3760">
        <w:t xml:space="preserve">and for the </w:t>
      </w:r>
      <w:r w:rsidR="002C6172" w:rsidRPr="001B3760">
        <w:t xml:space="preserve">long-term viability of animal </w:t>
      </w:r>
      <w:r w:rsidR="00920AC8" w:rsidRPr="001B3760">
        <w:t>populations</w:t>
      </w:r>
      <w:r w:rsidR="002C6172" w:rsidRPr="001B3760">
        <w:t xml:space="preserve"> </w:t>
      </w:r>
      <w:r w:rsidR="00EB62FE" w:rsidRPr="001B3760">
        <w:fldChar w:fldCharType="begin" w:fldLock="1"/>
      </w:r>
      <w:r w:rsidR="00732A83" w:rsidRPr="001B3760">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00EB62FE" w:rsidRPr="001B3760">
        <w:fldChar w:fldCharType="separate"/>
      </w:r>
      <w:r w:rsidR="00EB62FE" w:rsidRPr="001B3760">
        <w:rPr>
          <w:noProof/>
        </w:rPr>
        <w:t xml:space="preserve">(Spooner </w:t>
      </w:r>
      <w:r w:rsidR="00EB62FE" w:rsidRPr="001B3760">
        <w:rPr>
          <w:i/>
          <w:noProof/>
        </w:rPr>
        <w:t>et al.</w:t>
      </w:r>
      <w:r w:rsidR="00EB62FE" w:rsidRPr="001B3760">
        <w:rPr>
          <w:noProof/>
        </w:rPr>
        <w:t xml:space="preserve"> 2018)</w:t>
      </w:r>
      <w:r w:rsidR="00EB62FE" w:rsidRPr="001B3760">
        <w:fldChar w:fldCharType="end"/>
      </w:r>
      <w:r w:rsidRPr="001B3760">
        <w:t xml:space="preserve">. </w:t>
      </w:r>
      <w:r w:rsidR="00F125CB" w:rsidRPr="001B3760">
        <w:t xml:space="preserve">As the world’s population continues to grow and as the demand for food, energy and other commodities keeps rising, rates of global land-use and climate change are unlikely to curb without the implementation of strong international regulations and consumption changes </w:t>
      </w:r>
      <w:r w:rsidR="00F125CB" w:rsidRPr="001B3760">
        <w:fldChar w:fldCharType="begin" w:fldLock="1"/>
      </w:r>
      <w:r w:rsidR="00B7766E" w:rsidRPr="001B3760">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00F125CB" w:rsidRPr="001B3760">
        <w:fldChar w:fldCharType="separate"/>
      </w:r>
      <w:r w:rsidR="00C97E27" w:rsidRPr="001B3760">
        <w:rPr>
          <w:noProof/>
        </w:rPr>
        <w:t>(Intergovernmental Panel on Climate Change 20</w:t>
      </w:r>
      <w:r w:rsidR="004C3E24" w:rsidRPr="001B3760">
        <w:rPr>
          <w:noProof/>
        </w:rPr>
        <w:t>22</w:t>
      </w:r>
      <w:r w:rsidR="00C97E27" w:rsidRPr="001B3760">
        <w:rPr>
          <w:noProof/>
        </w:rPr>
        <w:t xml:space="preserve">; Stehfest </w:t>
      </w:r>
      <w:r w:rsidR="00C97E27" w:rsidRPr="001B3760">
        <w:rPr>
          <w:i/>
          <w:noProof/>
        </w:rPr>
        <w:t>et al.</w:t>
      </w:r>
      <w:r w:rsidR="00C97E27" w:rsidRPr="001B3760">
        <w:rPr>
          <w:noProof/>
        </w:rPr>
        <w:t xml:space="preserve"> 2019)</w:t>
      </w:r>
      <w:r w:rsidR="00F125CB" w:rsidRPr="001B3760">
        <w:fldChar w:fldCharType="end"/>
      </w:r>
      <w:r w:rsidR="00F125CB" w:rsidRPr="001B3760">
        <w:t xml:space="preserve">. </w:t>
      </w:r>
      <w:r w:rsidR="00710460" w:rsidRPr="001B3760">
        <w:t>In this context</w:t>
      </w:r>
      <w:r w:rsidR="00F125CB" w:rsidRPr="001B3760">
        <w:t xml:space="preserve">, </w:t>
      </w:r>
      <w:r w:rsidR="007E5777" w:rsidRPr="001B3760">
        <w:t>evaluating</w:t>
      </w:r>
      <w:r w:rsidR="00F125CB" w:rsidRPr="001B3760">
        <w:t xml:space="preserve"> the effects of land-use and climate change on biodiversity and associated ecosystem services has become vital in order to put into place mitigation measures. </w:t>
      </w:r>
      <w:r w:rsidR="00DA44FD" w:rsidRPr="001B3760">
        <w:t>In particular,</w:t>
      </w:r>
      <w:r w:rsidR="00D37E40" w:rsidRPr="001B3760">
        <w:t xml:space="preserve"> </w:t>
      </w:r>
      <w:r w:rsidR="00F65023" w:rsidRPr="001B3760">
        <w:t xml:space="preserve">understanding what </w:t>
      </w:r>
      <w:r w:rsidR="007E5777" w:rsidRPr="001B3760">
        <w:t>makes</w:t>
      </w:r>
      <w:r w:rsidR="00F65023" w:rsidRPr="001B3760">
        <w:t xml:space="preserve"> species </w:t>
      </w:r>
      <w:r w:rsidR="004C40FC" w:rsidRPr="001B3760">
        <w:t>more sensitive</w:t>
      </w:r>
      <w:r w:rsidR="00F65023" w:rsidRPr="001B3760">
        <w:t xml:space="preserve"> to land-use and climate change </w:t>
      </w:r>
      <w:r w:rsidR="00747AD0" w:rsidRPr="001B3760">
        <w:t>can</w:t>
      </w:r>
      <w:r w:rsidR="004B69E1" w:rsidRPr="001B3760">
        <w:t xml:space="preserve"> help conservation efforts</w:t>
      </w:r>
      <w:r w:rsidR="004C40FC" w:rsidRPr="001B3760">
        <w:t>.</w:t>
      </w:r>
    </w:p>
    <w:p w14:paraId="6C5233AD" w14:textId="77777777" w:rsidR="00F125CB" w:rsidRPr="001B3760" w:rsidRDefault="00F125CB" w:rsidP="0084128A">
      <w:pPr>
        <w:pStyle w:val="ListParagraph"/>
        <w:numPr>
          <w:ilvl w:val="0"/>
          <w:numId w:val="1"/>
        </w:numPr>
        <w:spacing w:line="276" w:lineRule="auto"/>
        <w:jc w:val="both"/>
        <w:rPr>
          <w:i/>
          <w:iCs/>
        </w:rPr>
      </w:pPr>
      <w:r w:rsidRPr="001B3760">
        <w:rPr>
          <w:i/>
          <w:iCs/>
        </w:rPr>
        <w:t>Informing and prioritising vertebrate conservation with trait-based approaches</w:t>
      </w:r>
    </w:p>
    <w:p w14:paraId="28955BB3" w14:textId="1595297A" w:rsidR="00F125CB" w:rsidRPr="001B3760" w:rsidRDefault="00F125CB" w:rsidP="0084128A">
      <w:pPr>
        <w:spacing w:line="276" w:lineRule="auto"/>
        <w:jc w:val="both"/>
        <w:rPr>
          <w:i/>
          <w:iCs/>
        </w:rPr>
      </w:pPr>
      <w:r w:rsidRPr="001B3760">
        <w:rPr>
          <w:i/>
          <w:iCs/>
        </w:rPr>
        <w:t>Ecological importance of terrestrial vertebrates</w:t>
      </w:r>
      <w:r w:rsidR="00CA3F32" w:rsidRPr="001B3760">
        <w:rPr>
          <w:i/>
          <w:iCs/>
        </w:rPr>
        <w:t xml:space="preserve"> and current threats</w:t>
      </w:r>
    </w:p>
    <w:p w14:paraId="612E955B" w14:textId="44824F1F" w:rsidR="00F125CB" w:rsidRPr="001B3760" w:rsidRDefault="00F125CB" w:rsidP="0084128A">
      <w:pPr>
        <w:spacing w:line="276" w:lineRule="auto"/>
        <w:jc w:val="both"/>
      </w:pPr>
      <w:r w:rsidRPr="001B3760">
        <w:rPr>
          <w:rFonts w:ascii="SFRM1095" w:hAnsi="SFRM1095" w:cs="SFRM1095"/>
        </w:rPr>
        <w:t>Vertebrate</w:t>
      </w:r>
      <w:r w:rsidR="00755B9A">
        <w:rPr>
          <w:rFonts w:ascii="SFRM1095" w:hAnsi="SFRM1095" w:cs="SFRM1095"/>
        </w:rPr>
        <w:t xml:space="preserve">s </w:t>
      </w:r>
      <w:r w:rsidRPr="001B3760">
        <w:rPr>
          <w:rFonts w:ascii="SFRM1095" w:hAnsi="SFRM1095" w:cs="SFRM1095"/>
        </w:rPr>
        <w:t xml:space="preserve">play significant roles in ecosystem functioning and support a wide range of processes, most notably as pollinators </w:t>
      </w:r>
      <w:r w:rsidRPr="001B3760">
        <w:rPr>
          <w:rFonts w:ascii="SFRM1095" w:hAnsi="SFRM1095" w:cs="SFRM1095"/>
        </w:rPr>
        <w:fldChar w:fldCharType="begin" w:fldLock="1"/>
      </w:r>
      <w:r w:rsidRPr="001B3760">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w:instrText>
      </w:r>
      <w:r w:rsidRPr="00BA224F">
        <w:rPr>
          <w:rFonts w:ascii="SFRM1095" w:hAnsi="SFRM1095" w:cs="SFRM1095"/>
          <w:lang w:val="it-IT"/>
        </w:rPr>
        <w:instrText>: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w:instrText>
      </w:r>
      <w:r w:rsidRPr="00611BEE">
        <w:rPr>
          <w:rFonts w:ascii="SFRM1095" w:hAnsi="SFRM1095" w:cs="SFRM1095"/>
          <w:lang w:val="it-IT"/>
        </w:rPr>
        <w:instrText>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Pr="001B3760">
        <w:rPr>
          <w:rFonts w:ascii="SFRM1095" w:hAnsi="SFRM1095" w:cs="SFRM1095"/>
        </w:rPr>
        <w:fldChar w:fldCharType="separate"/>
      </w:r>
      <w:r w:rsidRPr="00611BEE">
        <w:rPr>
          <w:rFonts w:ascii="SFRM1095" w:hAnsi="SFRM1095" w:cs="SFRM1095"/>
          <w:noProof/>
          <w:lang w:val="it-IT"/>
        </w:rPr>
        <w:t xml:space="preserve">(Ratto </w:t>
      </w:r>
      <w:r w:rsidRPr="00611BEE">
        <w:rPr>
          <w:rFonts w:ascii="SFRM1095" w:hAnsi="SFRM1095" w:cs="SFRM1095"/>
          <w:i/>
          <w:noProof/>
          <w:lang w:val="it-IT"/>
        </w:rPr>
        <w:t>et al.</w:t>
      </w:r>
      <w:r w:rsidRPr="00611BEE">
        <w:rPr>
          <w:rFonts w:ascii="SFRM1095" w:hAnsi="SFRM1095" w:cs="SFRM1095"/>
          <w:noProof/>
          <w:lang w:val="it-IT"/>
        </w:rPr>
        <w:t xml:space="preserve"> 2018)</w:t>
      </w:r>
      <w:r w:rsidRPr="001B3760">
        <w:rPr>
          <w:rFonts w:ascii="SFRM1095" w:hAnsi="SFRM1095" w:cs="SFRM1095"/>
        </w:rPr>
        <w:fldChar w:fldCharType="end"/>
      </w:r>
      <w:r w:rsidRPr="00611BEE">
        <w:rPr>
          <w:rFonts w:ascii="SFRM1095" w:hAnsi="SFRM1095" w:cs="SFRM1095"/>
          <w:lang w:val="it-IT"/>
        </w:rPr>
        <w:t xml:space="preserve">, </w:t>
      </w:r>
      <w:proofErr w:type="spellStart"/>
      <w:r w:rsidRPr="00611BEE">
        <w:rPr>
          <w:rFonts w:ascii="SFRM1095" w:hAnsi="SFRM1095" w:cs="SFRM1095"/>
          <w:lang w:val="it-IT"/>
        </w:rPr>
        <w:t>seed</w:t>
      </w:r>
      <w:proofErr w:type="spellEnd"/>
      <w:r w:rsidRPr="00611BEE">
        <w:rPr>
          <w:rFonts w:ascii="SFRM1095" w:hAnsi="SFRM1095" w:cs="SFRM1095"/>
          <w:lang w:val="it-IT"/>
        </w:rPr>
        <w:t xml:space="preserve"> </w:t>
      </w:r>
      <w:proofErr w:type="spellStart"/>
      <w:r w:rsidRPr="00611BEE">
        <w:rPr>
          <w:rFonts w:ascii="SFRM1095" w:hAnsi="SFRM1095" w:cs="SFRM1095"/>
          <w:lang w:val="it-IT"/>
        </w:rPr>
        <w:t>dispersers</w:t>
      </w:r>
      <w:proofErr w:type="spellEnd"/>
      <w:r w:rsidRPr="00611BEE">
        <w:rPr>
          <w:rFonts w:ascii="SFRM1095" w:hAnsi="SFRM1095" w:cs="SFRM1095"/>
          <w:lang w:val="it-IT"/>
        </w:rPr>
        <w:t xml:space="preserve"> </w:t>
      </w:r>
      <w:r w:rsidRPr="001B3760">
        <w:rPr>
          <w:rFonts w:ascii="SFRM1095" w:hAnsi="SFRM1095" w:cs="SFRM1095"/>
        </w:rPr>
        <w:fldChar w:fldCharType="begin" w:fldLock="1"/>
      </w:r>
      <w:r w:rsidRPr="00611BEE">
        <w:rPr>
          <w:rFonts w:ascii="SFRM1095" w:hAnsi="SFRM1095" w:cs="SFRM1095"/>
          <w:lang w:val="it-IT"/>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Pr="001B3760">
        <w:rPr>
          <w:rFonts w:ascii="SFRM1095" w:hAnsi="SFRM1095" w:cs="SFRM1095"/>
        </w:rPr>
        <w:fldChar w:fldCharType="separate"/>
      </w:r>
      <w:r w:rsidRPr="00611BEE">
        <w:rPr>
          <w:rFonts w:ascii="SFRM1095" w:hAnsi="SFRM1095" w:cs="SFRM1095"/>
          <w:noProof/>
          <w:lang w:val="it-IT"/>
        </w:rPr>
        <w:t>(Tiffney 2004)</w:t>
      </w:r>
      <w:r w:rsidRPr="001B3760">
        <w:rPr>
          <w:rFonts w:ascii="SFRM1095" w:hAnsi="SFRM1095" w:cs="SFRM1095"/>
        </w:rPr>
        <w:fldChar w:fldCharType="end"/>
      </w:r>
      <w:r w:rsidRPr="00611BEE">
        <w:rPr>
          <w:rFonts w:ascii="SFRM1095" w:hAnsi="SFRM1095" w:cs="SFRM1095"/>
          <w:lang w:val="it-IT"/>
        </w:rPr>
        <w:t xml:space="preserve">, </w:t>
      </w:r>
      <w:proofErr w:type="spellStart"/>
      <w:r w:rsidRPr="00611BEE">
        <w:rPr>
          <w:rFonts w:ascii="SFRM1095" w:hAnsi="SFRM1095" w:cs="SFRM1095"/>
          <w:lang w:val="it-IT"/>
        </w:rPr>
        <w:t>regulators</w:t>
      </w:r>
      <w:proofErr w:type="spellEnd"/>
      <w:r w:rsidRPr="00611BEE">
        <w:rPr>
          <w:rFonts w:ascii="SFRM1095" w:hAnsi="SFRM1095" w:cs="SFRM1095"/>
          <w:lang w:val="it-IT"/>
        </w:rPr>
        <w:t xml:space="preserve"> of </w:t>
      </w:r>
      <w:proofErr w:type="spellStart"/>
      <w:r w:rsidRPr="00611BEE">
        <w:rPr>
          <w:rFonts w:ascii="SFRM1095" w:hAnsi="SFRM1095" w:cs="SFRM1095"/>
          <w:lang w:val="it-IT"/>
        </w:rPr>
        <w:t>lower</w:t>
      </w:r>
      <w:proofErr w:type="spellEnd"/>
      <w:r w:rsidRPr="00611BEE">
        <w:rPr>
          <w:rFonts w:ascii="SFRM1095" w:hAnsi="SFRM1095" w:cs="SFRM1095"/>
          <w:lang w:val="it-IT"/>
        </w:rPr>
        <w:t xml:space="preserve"> </w:t>
      </w:r>
      <w:proofErr w:type="spellStart"/>
      <w:r w:rsidRPr="00611BEE">
        <w:rPr>
          <w:rFonts w:ascii="SFRM1095" w:hAnsi="SFRM1095" w:cs="SFRM1095"/>
          <w:lang w:val="it-IT"/>
        </w:rPr>
        <w:t>trophic</w:t>
      </w:r>
      <w:proofErr w:type="spellEnd"/>
      <w:r w:rsidRPr="00611BEE">
        <w:rPr>
          <w:rFonts w:ascii="SFRM1095" w:hAnsi="SFRM1095" w:cs="SFRM1095"/>
          <w:lang w:val="it-IT"/>
        </w:rPr>
        <w:t xml:space="preserve"> </w:t>
      </w:r>
      <w:proofErr w:type="spellStart"/>
      <w:r w:rsidRPr="00611BEE">
        <w:rPr>
          <w:rFonts w:ascii="SFRM1095" w:hAnsi="SFRM1095" w:cs="SFRM1095"/>
          <w:lang w:val="it-IT"/>
        </w:rPr>
        <w:t>levels</w:t>
      </w:r>
      <w:proofErr w:type="spellEnd"/>
      <w:r w:rsidRPr="00611BEE">
        <w:rPr>
          <w:rFonts w:ascii="SFRM1095" w:hAnsi="SFRM1095" w:cs="SFRM1095"/>
          <w:lang w:val="it-IT"/>
        </w:rPr>
        <w:t xml:space="preserve"> </w:t>
      </w:r>
      <w:r w:rsidRPr="001B3760">
        <w:rPr>
          <w:rFonts w:ascii="SFRM1095" w:hAnsi="SFRM1095" w:cs="SFRM1095"/>
        </w:rPr>
        <w:fldChar w:fldCharType="begin" w:fldLock="1"/>
      </w:r>
      <w:r w:rsidR="006F1166" w:rsidRPr="00611BEE">
        <w:rPr>
          <w:rFonts w:ascii="SFRM1095" w:hAnsi="SFRM1095" w:cs="SFRM1095"/>
          <w:lang w:val="it-IT"/>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w:instrText>
      </w:r>
      <w:r w:rsidR="006F1166" w:rsidRPr="001B3760">
        <w:rPr>
          <w:rFonts w:ascii="SFRM1095" w:hAnsi="SFRM1095" w:cs="SFRM1095"/>
        </w:rPr>
        <w:instrText>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w:instrText>
      </w:r>
      <w:r w:rsidR="006F1166" w:rsidRPr="00611BEE">
        <w:rPr>
          <w:rFonts w:ascii="SFRM1095" w:hAnsi="SFRM1095" w:cs="SFRM1095"/>
          <w:lang w:val="fr-FR"/>
        </w:rPr>
        <w:instrText>","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Pr="001B3760">
        <w:rPr>
          <w:rFonts w:ascii="SFRM1095" w:hAnsi="SFRM1095" w:cs="SFRM1095"/>
        </w:rPr>
        <w:fldChar w:fldCharType="separate"/>
      </w:r>
      <w:r w:rsidR="00CA3F32" w:rsidRPr="00611BEE">
        <w:rPr>
          <w:rFonts w:ascii="SFRM1095" w:hAnsi="SFRM1095" w:cs="SFRM1095"/>
          <w:noProof/>
          <w:lang w:val="fr-FR"/>
        </w:rPr>
        <w:t xml:space="preserve">(Barber </w:t>
      </w:r>
      <w:r w:rsidR="00CA3F32" w:rsidRPr="00611BEE">
        <w:rPr>
          <w:rFonts w:ascii="SFRM1095" w:hAnsi="SFRM1095" w:cs="SFRM1095"/>
          <w:i/>
          <w:noProof/>
          <w:lang w:val="fr-FR"/>
        </w:rPr>
        <w:t>et al.</w:t>
      </w:r>
      <w:r w:rsidR="00CA3F32" w:rsidRPr="00611BEE">
        <w:rPr>
          <w:rFonts w:ascii="SFRM1095" w:hAnsi="SFRM1095" w:cs="SFRM1095"/>
          <w:noProof/>
          <w:lang w:val="fr-FR"/>
        </w:rPr>
        <w:t xml:space="preserve"> 2010; Salo </w:t>
      </w:r>
      <w:r w:rsidR="00CA3F32" w:rsidRPr="00611BEE">
        <w:rPr>
          <w:rFonts w:ascii="SFRM1095" w:hAnsi="SFRM1095" w:cs="SFRM1095"/>
          <w:i/>
          <w:noProof/>
          <w:lang w:val="fr-FR"/>
        </w:rPr>
        <w:t>et al.</w:t>
      </w:r>
      <w:r w:rsidR="00CA3F32" w:rsidRPr="00611BEE">
        <w:rPr>
          <w:rFonts w:ascii="SFRM1095" w:hAnsi="SFRM1095" w:cs="SFRM1095"/>
          <w:noProof/>
          <w:lang w:val="fr-FR"/>
        </w:rPr>
        <w:t xml:space="preserve"> 2010; Luck </w:t>
      </w:r>
      <w:r w:rsidR="00CA3F32" w:rsidRPr="00611BEE">
        <w:rPr>
          <w:rFonts w:ascii="SFRM1095" w:hAnsi="SFRM1095" w:cs="SFRM1095"/>
          <w:i/>
          <w:noProof/>
          <w:lang w:val="fr-FR"/>
        </w:rPr>
        <w:t>et al.</w:t>
      </w:r>
      <w:r w:rsidR="00CA3F32" w:rsidRPr="00611BEE">
        <w:rPr>
          <w:rFonts w:ascii="SFRM1095" w:hAnsi="SFRM1095" w:cs="SFRM1095"/>
          <w:noProof/>
          <w:lang w:val="fr-FR"/>
        </w:rPr>
        <w:t xml:space="preserve"> 2012; Lin </w:t>
      </w:r>
      <w:r w:rsidR="00CA3F32" w:rsidRPr="00611BEE">
        <w:rPr>
          <w:rFonts w:ascii="SFRM1095" w:hAnsi="SFRM1095" w:cs="SFRM1095"/>
          <w:i/>
          <w:noProof/>
          <w:lang w:val="fr-FR"/>
        </w:rPr>
        <w:t>et al.</w:t>
      </w:r>
      <w:r w:rsidR="00CA3F32" w:rsidRPr="00611BEE">
        <w:rPr>
          <w:rFonts w:ascii="SFRM1095" w:hAnsi="SFRM1095" w:cs="SFRM1095"/>
          <w:noProof/>
          <w:lang w:val="fr-FR"/>
        </w:rPr>
        <w:t xml:space="preserve"> 2018; Zhang </w:t>
      </w:r>
      <w:r w:rsidR="00CA3F32" w:rsidRPr="00611BEE">
        <w:rPr>
          <w:rFonts w:ascii="SFRM1095" w:hAnsi="SFRM1095" w:cs="SFRM1095"/>
          <w:i/>
          <w:noProof/>
          <w:lang w:val="fr-FR"/>
        </w:rPr>
        <w:t>et al.</w:t>
      </w:r>
      <w:r w:rsidR="00CA3F32" w:rsidRPr="00611BEE">
        <w:rPr>
          <w:rFonts w:ascii="SFRM1095" w:hAnsi="SFRM1095" w:cs="SFRM1095"/>
          <w:noProof/>
          <w:lang w:val="fr-FR"/>
        </w:rPr>
        <w:t xml:space="preserve"> 2018)</w:t>
      </w:r>
      <w:r w:rsidRPr="001B3760">
        <w:rPr>
          <w:rFonts w:ascii="SFRM1095" w:hAnsi="SFRM1095" w:cs="SFRM1095"/>
        </w:rPr>
        <w:fldChar w:fldCharType="end"/>
      </w:r>
      <w:r w:rsidRPr="00611BEE">
        <w:rPr>
          <w:rFonts w:ascii="SFRM1095" w:hAnsi="SFRM1095" w:cs="SFRM1095"/>
          <w:lang w:val="fr-FR"/>
        </w:rPr>
        <w:t xml:space="preserve">, </w:t>
      </w:r>
      <w:proofErr w:type="spellStart"/>
      <w:r w:rsidRPr="00611BEE">
        <w:rPr>
          <w:rFonts w:ascii="SFRM1095" w:hAnsi="SFRM1095" w:cs="SFRM1095"/>
          <w:lang w:val="fr-FR"/>
        </w:rPr>
        <w:t>nutrient</w:t>
      </w:r>
      <w:proofErr w:type="spellEnd"/>
      <w:r w:rsidRPr="00611BEE">
        <w:rPr>
          <w:rFonts w:ascii="SFRM1095" w:hAnsi="SFRM1095" w:cs="SFRM1095"/>
          <w:lang w:val="fr-FR"/>
        </w:rPr>
        <w:t xml:space="preserve"> </w:t>
      </w:r>
      <w:proofErr w:type="spellStart"/>
      <w:r w:rsidRPr="00611BEE">
        <w:rPr>
          <w:rFonts w:ascii="SFRM1095" w:hAnsi="SFRM1095" w:cs="SFRM1095"/>
          <w:lang w:val="fr-FR"/>
        </w:rPr>
        <w:t>cyclers</w:t>
      </w:r>
      <w:proofErr w:type="spellEnd"/>
      <w:r w:rsidR="006F1166" w:rsidRPr="00611BEE">
        <w:rPr>
          <w:rFonts w:ascii="SFRM1095" w:hAnsi="SFRM1095" w:cs="SFRM1095"/>
          <w:lang w:val="fr-FR"/>
        </w:rPr>
        <w:t xml:space="preserve"> </w:t>
      </w:r>
      <w:r w:rsidR="006F1166" w:rsidRPr="001B3760">
        <w:rPr>
          <w:rFonts w:ascii="SFRM1095" w:hAnsi="SFRM1095" w:cs="SFRM1095"/>
        </w:rPr>
        <w:fldChar w:fldCharType="begin" w:fldLock="1"/>
      </w:r>
      <w:r w:rsidR="00633DD7" w:rsidRPr="00611BEE">
        <w:rPr>
          <w:rFonts w:ascii="SFRM1095" w:hAnsi="SFRM1095" w:cs="SFRM1095"/>
          <w:lang w:val="fr-FR"/>
        </w:rPr>
        <w:instrText xml:space="preserve">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w:instrText>
      </w:r>
      <w:r w:rsidR="00633DD7" w:rsidRPr="001B3760">
        <w:rPr>
          <w:rFonts w:ascii="SFRM1095" w:hAnsi="SFRM1095" w:cs="SFRM1095"/>
        </w:rPr>
        <w:instrText>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006F1166" w:rsidRPr="001B3760">
        <w:rPr>
          <w:rFonts w:ascii="SFRM1095" w:hAnsi="SFRM1095" w:cs="SFRM1095"/>
        </w:rPr>
        <w:fldChar w:fldCharType="separate"/>
      </w:r>
      <w:r w:rsidR="006F1166" w:rsidRPr="001B3760">
        <w:rPr>
          <w:rFonts w:ascii="SFRM1095" w:hAnsi="SFRM1095" w:cs="SFRM1095"/>
          <w:noProof/>
        </w:rPr>
        <w:t xml:space="preserve">(Wilson &amp; Wolkovich 2011; Inger </w:t>
      </w:r>
      <w:r w:rsidR="006F1166" w:rsidRPr="001B3760">
        <w:rPr>
          <w:rFonts w:ascii="SFRM1095" w:hAnsi="SFRM1095" w:cs="SFRM1095"/>
          <w:i/>
          <w:noProof/>
        </w:rPr>
        <w:t>et al.</w:t>
      </w:r>
      <w:r w:rsidR="006F1166" w:rsidRPr="001B3760">
        <w:rPr>
          <w:rFonts w:ascii="SFRM1095" w:hAnsi="SFRM1095" w:cs="SFRM1095"/>
          <w:noProof/>
        </w:rPr>
        <w:t xml:space="preserve"> 2016; Cunningham </w:t>
      </w:r>
      <w:r w:rsidR="006F1166" w:rsidRPr="001B3760">
        <w:rPr>
          <w:rFonts w:ascii="SFRM1095" w:hAnsi="SFRM1095" w:cs="SFRM1095"/>
          <w:i/>
          <w:noProof/>
        </w:rPr>
        <w:t>et al.</w:t>
      </w:r>
      <w:r w:rsidR="006F1166" w:rsidRPr="001B3760">
        <w:rPr>
          <w:rFonts w:ascii="SFRM1095" w:hAnsi="SFRM1095" w:cs="SFRM1095"/>
          <w:noProof/>
        </w:rPr>
        <w:t xml:space="preserve"> 2018)</w:t>
      </w:r>
      <w:r w:rsidR="006F1166" w:rsidRPr="001B3760">
        <w:rPr>
          <w:rFonts w:ascii="SFRM1095" w:hAnsi="SFRM1095" w:cs="SFRM1095"/>
        </w:rPr>
        <w:fldChar w:fldCharType="end"/>
      </w:r>
      <w:r w:rsidRPr="001B3760">
        <w:rPr>
          <w:rFonts w:ascii="SFRM1095" w:hAnsi="SFRM1095" w:cs="SFRM1095"/>
        </w:rPr>
        <w:t xml:space="preserve"> and ecosystem engineers</w:t>
      </w:r>
      <w:r w:rsidR="00633DD7" w:rsidRPr="001B3760">
        <w:rPr>
          <w:rFonts w:ascii="SFRM1095" w:hAnsi="SFRM1095" w:cs="SFRM1095"/>
        </w:rPr>
        <w:t xml:space="preserve"> </w:t>
      </w:r>
      <w:r w:rsidR="00633DD7" w:rsidRPr="001B3760">
        <w:rPr>
          <w:rFonts w:ascii="SFRM1095" w:hAnsi="SFRM1095" w:cs="SFRM1095"/>
        </w:rPr>
        <w:fldChar w:fldCharType="begin" w:fldLock="1"/>
      </w:r>
      <w:r w:rsidR="00633DD7" w:rsidRPr="001B3760">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00633DD7" w:rsidRPr="001B3760">
        <w:rPr>
          <w:rFonts w:ascii="SFRM1095" w:hAnsi="SFRM1095" w:cs="SFRM1095"/>
        </w:rPr>
        <w:fldChar w:fldCharType="separate"/>
      </w:r>
      <w:r w:rsidR="00633DD7" w:rsidRPr="001B3760">
        <w:rPr>
          <w:rFonts w:ascii="SFRM1095" w:hAnsi="SFRM1095" w:cs="SFRM1095"/>
          <w:noProof/>
        </w:rPr>
        <w:t>(Severtsov 2012)</w:t>
      </w:r>
      <w:r w:rsidR="00633DD7" w:rsidRPr="001B3760">
        <w:rPr>
          <w:rFonts w:ascii="SFRM1095" w:hAnsi="SFRM1095" w:cs="SFRM1095"/>
        </w:rPr>
        <w:fldChar w:fldCharType="end"/>
      </w:r>
      <w:r w:rsidRPr="001B3760">
        <w:rPr>
          <w:rFonts w:ascii="SFRM1095" w:hAnsi="SFRM1095" w:cs="SFRM1095"/>
        </w:rPr>
        <w:t>. Vertebrates are also important for human societies, both culturally and as sources of proteins</w:t>
      </w:r>
      <w:r w:rsidR="00633DD7" w:rsidRPr="001B3760">
        <w:rPr>
          <w:rFonts w:ascii="SFRM1095" w:hAnsi="SFRM1095" w:cs="SFRM1095"/>
        </w:rPr>
        <w:t xml:space="preserve"> </w:t>
      </w:r>
      <w:r w:rsidR="00633DD7" w:rsidRPr="001B3760">
        <w:rPr>
          <w:rFonts w:ascii="SFRM1095" w:hAnsi="SFRM1095" w:cs="SFRM1095"/>
        </w:rPr>
        <w:fldChar w:fldCharType="begin" w:fldLock="1"/>
      </w:r>
      <w:r w:rsidR="005B7B6C" w:rsidRPr="001B3760">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00633DD7" w:rsidRPr="001B3760">
        <w:rPr>
          <w:rFonts w:ascii="SFRM1095" w:hAnsi="SFRM1095" w:cs="SFRM1095"/>
        </w:rPr>
        <w:fldChar w:fldCharType="separate"/>
      </w:r>
      <w:r w:rsidR="000771D9" w:rsidRPr="001B3760">
        <w:rPr>
          <w:rFonts w:ascii="SFRM1095" w:hAnsi="SFRM1095" w:cs="SFRM1095"/>
          <w:noProof/>
        </w:rPr>
        <w:t xml:space="preserve">(Hirons </w:t>
      </w:r>
      <w:r w:rsidR="000771D9" w:rsidRPr="001B3760">
        <w:rPr>
          <w:rFonts w:ascii="SFRM1095" w:hAnsi="SFRM1095" w:cs="SFRM1095"/>
          <w:i/>
          <w:noProof/>
        </w:rPr>
        <w:t>et al.</w:t>
      </w:r>
      <w:r w:rsidR="000771D9" w:rsidRPr="001B3760">
        <w:rPr>
          <w:rFonts w:ascii="SFRM1095" w:hAnsi="SFRM1095" w:cs="SFRM1095"/>
          <w:noProof/>
        </w:rPr>
        <w:t xml:space="preserve"> 2016; Albert </w:t>
      </w:r>
      <w:r w:rsidR="000771D9" w:rsidRPr="001B3760">
        <w:rPr>
          <w:rFonts w:ascii="SFRM1095" w:hAnsi="SFRM1095" w:cs="SFRM1095"/>
          <w:i/>
          <w:noProof/>
        </w:rPr>
        <w:t>et al.</w:t>
      </w:r>
      <w:r w:rsidR="000771D9" w:rsidRPr="001B3760">
        <w:rPr>
          <w:rFonts w:ascii="SFRM1095" w:hAnsi="SFRM1095" w:cs="SFRM1095"/>
          <w:noProof/>
        </w:rPr>
        <w:t xml:space="preserve"> 2018; Alves </w:t>
      </w:r>
      <w:r w:rsidR="000771D9" w:rsidRPr="001B3760">
        <w:rPr>
          <w:rFonts w:ascii="SFRM1095" w:hAnsi="SFRM1095" w:cs="SFRM1095"/>
          <w:i/>
          <w:noProof/>
        </w:rPr>
        <w:t>et al.</w:t>
      </w:r>
      <w:r w:rsidR="000771D9" w:rsidRPr="001B3760">
        <w:rPr>
          <w:rFonts w:ascii="SFRM1095" w:hAnsi="SFRM1095" w:cs="SFRM1095"/>
          <w:noProof/>
        </w:rPr>
        <w:t xml:space="preserve"> 2018)</w:t>
      </w:r>
      <w:r w:rsidR="00633DD7" w:rsidRPr="001B3760">
        <w:rPr>
          <w:rFonts w:ascii="SFRM1095" w:hAnsi="SFRM1095" w:cs="SFRM1095"/>
        </w:rPr>
        <w:fldChar w:fldCharType="end"/>
      </w:r>
      <w:r w:rsidR="00D3794B" w:rsidRPr="001B3760">
        <w:rPr>
          <w:rFonts w:ascii="SFRM1095" w:hAnsi="SFRM1095" w:cs="SFRM1095"/>
        </w:rPr>
        <w:t xml:space="preserve">, and figure among </w:t>
      </w:r>
      <w:r w:rsidR="000754FB" w:rsidRPr="001B3760">
        <w:rPr>
          <w:rFonts w:ascii="SFRM1095" w:hAnsi="SFRM1095" w:cs="SFRM1095"/>
        </w:rPr>
        <w:t xml:space="preserve">the most charismatic species </w:t>
      </w:r>
      <w:r w:rsidR="000754FB" w:rsidRPr="001B3760">
        <w:rPr>
          <w:rFonts w:ascii="SFRM1095" w:hAnsi="SFRM1095" w:cs="SFRM1095"/>
        </w:rPr>
        <w:fldChar w:fldCharType="begin" w:fldLock="1"/>
      </w:r>
      <w:r w:rsidR="00A06189" w:rsidRPr="001B3760">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000754FB" w:rsidRPr="001B3760">
        <w:rPr>
          <w:rFonts w:ascii="SFRM1095" w:hAnsi="SFRM1095" w:cs="SFRM1095"/>
        </w:rPr>
        <w:fldChar w:fldCharType="separate"/>
      </w:r>
      <w:r w:rsidR="000754FB" w:rsidRPr="001B3760">
        <w:rPr>
          <w:rFonts w:ascii="SFRM1095" w:hAnsi="SFRM1095" w:cs="SFRM1095"/>
          <w:noProof/>
        </w:rPr>
        <w:t xml:space="preserve">(Courchamp </w:t>
      </w:r>
      <w:r w:rsidR="000754FB" w:rsidRPr="001B3760">
        <w:rPr>
          <w:rFonts w:ascii="SFRM1095" w:hAnsi="SFRM1095" w:cs="SFRM1095"/>
          <w:i/>
          <w:noProof/>
        </w:rPr>
        <w:t>et al.</w:t>
      </w:r>
      <w:r w:rsidR="000754FB" w:rsidRPr="001B3760">
        <w:rPr>
          <w:rFonts w:ascii="SFRM1095" w:hAnsi="SFRM1095" w:cs="SFRM1095"/>
          <w:noProof/>
        </w:rPr>
        <w:t xml:space="preserve"> 2018)</w:t>
      </w:r>
      <w:r w:rsidR="000754FB" w:rsidRPr="001B3760">
        <w:rPr>
          <w:rFonts w:ascii="SFRM1095" w:hAnsi="SFRM1095" w:cs="SFRM1095"/>
        </w:rPr>
        <w:fldChar w:fldCharType="end"/>
      </w:r>
      <w:r w:rsidRPr="001B3760">
        <w:rPr>
          <w:rFonts w:ascii="SFRM1095" w:hAnsi="SFRM1095" w:cs="SFRM1095"/>
        </w:rPr>
        <w:t>.</w:t>
      </w:r>
      <w:r w:rsidR="000771D9" w:rsidRPr="001B3760">
        <w:rPr>
          <w:rFonts w:ascii="SFRM1095" w:hAnsi="SFRM1095" w:cs="SFRM1095"/>
        </w:rPr>
        <w:t xml:space="preserve"> </w:t>
      </w:r>
      <w:r w:rsidR="00FF3574" w:rsidRPr="001B3760">
        <w:rPr>
          <w:rFonts w:ascii="SFRM1095" w:hAnsi="SFRM1095" w:cs="SFRM1095"/>
        </w:rPr>
        <w:t xml:space="preserve">Despite their </w:t>
      </w:r>
      <w:r w:rsidR="005539A3" w:rsidRPr="001B3760">
        <w:rPr>
          <w:rFonts w:ascii="SFRM1095" w:hAnsi="SFRM1095" w:cs="SFRM1095"/>
        </w:rPr>
        <w:t xml:space="preserve">cultural and ecological </w:t>
      </w:r>
      <w:r w:rsidR="00FF3574" w:rsidRPr="001B3760">
        <w:rPr>
          <w:rFonts w:ascii="SFRM1095" w:hAnsi="SFRM1095" w:cs="SFRM1095"/>
        </w:rPr>
        <w:t>importance</w:t>
      </w:r>
      <w:r w:rsidRPr="001B3760">
        <w:rPr>
          <w:rFonts w:ascii="SFRM1095" w:hAnsi="SFRM1095" w:cs="SFRM1095"/>
        </w:rPr>
        <w:t>, terrestrial vertebrates are highly threatened by human activities</w:t>
      </w:r>
      <w:r w:rsidR="00426537" w:rsidRPr="001B3760">
        <w:rPr>
          <w:rFonts w:ascii="SFRM1095" w:hAnsi="SFRM1095" w:cs="SFRM1095"/>
        </w:rPr>
        <w:t>.</w:t>
      </w:r>
      <w:r w:rsidRPr="001B3760">
        <w:rPr>
          <w:rFonts w:ascii="SFRM1095" w:hAnsi="SFRM1095" w:cs="SFRM1095"/>
        </w:rPr>
        <w:t xml:space="preserve"> </w:t>
      </w:r>
      <w:r w:rsidR="006210B6" w:rsidRPr="001B3760">
        <w:t>T</w:t>
      </w:r>
      <w:r w:rsidR="00710460" w:rsidRPr="001B3760">
        <w:t xml:space="preserve">he latest Living Planet Report </w:t>
      </w:r>
      <w:r w:rsidR="005917BD" w:rsidRPr="001B3760">
        <w:t>reveal</w:t>
      </w:r>
      <w:r w:rsidR="008775DE">
        <w:t>ed</w:t>
      </w:r>
      <w:r w:rsidR="00710460" w:rsidRPr="001B3760">
        <w:t xml:space="preserve"> that vertebrate populations have decreased by 70% on average since 1970</w:t>
      </w:r>
      <w:r w:rsidR="006A73DC" w:rsidRPr="001B3760">
        <w:t xml:space="preserve"> </w:t>
      </w:r>
      <w:r w:rsidR="006A73DC" w:rsidRPr="001B3760">
        <w:fldChar w:fldCharType="begin" w:fldLock="1"/>
      </w:r>
      <w:r w:rsidR="003F19BC" w:rsidRPr="001B3760">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006A73DC" w:rsidRPr="001B3760">
        <w:fldChar w:fldCharType="separate"/>
      </w:r>
      <w:r w:rsidR="006A73DC" w:rsidRPr="001B3760">
        <w:rPr>
          <w:noProof/>
        </w:rPr>
        <w:t>(WWF 2020)</w:t>
      </w:r>
      <w:r w:rsidR="006A73DC" w:rsidRPr="001B3760">
        <w:fldChar w:fldCharType="end"/>
      </w:r>
      <w:r w:rsidR="00710460" w:rsidRPr="001B3760">
        <w:t>.</w:t>
      </w:r>
      <w:r w:rsidR="00DB2DC3" w:rsidRPr="001B3760">
        <w:t xml:space="preserve"> According to the IUCN Red List of Threatened Species</w:t>
      </w:r>
      <w:r w:rsidR="00C06B6A" w:rsidRPr="001B3760">
        <w:t>,</w:t>
      </w:r>
      <w:r w:rsidR="001343DD" w:rsidRPr="001B3760">
        <w:t xml:space="preserve"> about 41% of </w:t>
      </w:r>
      <w:r w:rsidR="00797A8C" w:rsidRPr="001B3760">
        <w:t xml:space="preserve">assessed </w:t>
      </w:r>
      <w:r w:rsidR="001343DD" w:rsidRPr="001B3760">
        <w:t>amphibian species are</w:t>
      </w:r>
      <w:r w:rsidR="00D14806" w:rsidRPr="001B3760">
        <w:t xml:space="preserve"> </w:t>
      </w:r>
      <w:r w:rsidR="00797A8C" w:rsidRPr="001B3760">
        <w:t>classified as</w:t>
      </w:r>
      <w:r w:rsidR="001343DD" w:rsidRPr="001B3760">
        <w:t xml:space="preserve"> threatened, </w:t>
      </w:r>
      <w:r w:rsidR="00797A8C" w:rsidRPr="001B3760">
        <w:t xml:space="preserve">26% of the mammals, </w:t>
      </w:r>
      <w:r w:rsidR="008A6272" w:rsidRPr="001B3760">
        <w:t xml:space="preserve">21% of the reptiles and </w:t>
      </w:r>
      <w:r w:rsidR="009302A9" w:rsidRPr="001B3760">
        <w:t>13% of the birds</w:t>
      </w:r>
      <w:r w:rsidR="00FB3E29" w:rsidRPr="001B3760">
        <w:t xml:space="preserve"> (IUCN 2022, </w:t>
      </w:r>
      <w:hyperlink r:id="rId12" w:history="1">
        <w:r w:rsidR="002A20FC" w:rsidRPr="001B3760">
          <w:rPr>
            <w:rStyle w:val="Hyperlink"/>
          </w:rPr>
          <w:t>https://www.iucnredlist.org/resources/summary-statistics</w:t>
        </w:r>
      </w:hyperlink>
      <w:r w:rsidR="002A20FC" w:rsidRPr="001B3760">
        <w:t>). A recent assessment</w:t>
      </w:r>
      <w:r w:rsidR="00C25180">
        <w:t xml:space="preserve"> of vertebrates listed in the IUCN Red List of Threatened Species</w:t>
      </w:r>
      <w:r w:rsidR="002A20FC" w:rsidRPr="001B3760">
        <w:t xml:space="preserve"> highlights </w:t>
      </w:r>
      <w:r w:rsidR="00B62A43" w:rsidRPr="001B3760">
        <w:t>habitat destruction as the predominant</w:t>
      </w:r>
      <w:r w:rsidR="009E3417">
        <w:t xml:space="preserve"> human</w:t>
      </w:r>
      <w:r w:rsidR="00B62A43" w:rsidRPr="001B3760">
        <w:t xml:space="preserve"> threat</w:t>
      </w:r>
      <w:r w:rsidR="001A0563" w:rsidRPr="001B3760">
        <w:t xml:space="preserve"> </w:t>
      </w:r>
      <w:r w:rsidR="00DC3DEF" w:rsidRPr="001B3760">
        <w:fldChar w:fldCharType="begin" w:fldLock="1"/>
      </w:r>
      <w:r w:rsidR="000754FB" w:rsidRPr="001B3760">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00DC3DEF" w:rsidRPr="001B3760">
        <w:fldChar w:fldCharType="separate"/>
      </w:r>
      <w:r w:rsidR="00DC3DEF" w:rsidRPr="001B3760">
        <w:rPr>
          <w:noProof/>
        </w:rPr>
        <w:t xml:space="preserve">(Cox </w:t>
      </w:r>
      <w:r w:rsidR="00DC3DEF" w:rsidRPr="001B3760">
        <w:rPr>
          <w:i/>
          <w:noProof/>
        </w:rPr>
        <w:t>et al.</w:t>
      </w:r>
      <w:r w:rsidR="00DC3DEF" w:rsidRPr="001B3760">
        <w:rPr>
          <w:noProof/>
        </w:rPr>
        <w:t xml:space="preserve"> 2022)</w:t>
      </w:r>
      <w:r w:rsidR="00DC3DEF" w:rsidRPr="001B3760">
        <w:fldChar w:fldCharType="end"/>
      </w:r>
      <w:r w:rsidR="006A0B07" w:rsidRPr="001B3760">
        <w:t xml:space="preserve">, </w:t>
      </w:r>
      <w:r w:rsidR="009D0C20">
        <w:t>but</w:t>
      </w:r>
      <w:r w:rsidR="004E2841" w:rsidRPr="001B3760">
        <w:t xml:space="preserve"> direct exploitation also figures among</w:t>
      </w:r>
      <w:r w:rsidR="002174DC" w:rsidRPr="001B3760">
        <w:t xml:space="preserve"> the </w:t>
      </w:r>
      <w:r w:rsidR="00EF259E" w:rsidRPr="001B3760">
        <w:t>major factors of decline</w:t>
      </w:r>
      <w:r w:rsidR="004E2841" w:rsidRPr="001B3760">
        <w:t xml:space="preserve"> </w:t>
      </w:r>
      <w:r w:rsidR="00D7228A" w:rsidRPr="001B3760">
        <w:fldChar w:fldCharType="begin" w:fldLock="1"/>
      </w:r>
      <w:r w:rsidR="001D5669">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00D7228A" w:rsidRPr="001B3760">
        <w:fldChar w:fldCharType="separate"/>
      </w:r>
      <w:r w:rsidR="005940AF" w:rsidRPr="005940AF">
        <w:rPr>
          <w:noProof/>
        </w:rPr>
        <w:t>(Monastersky 2014)</w:t>
      </w:r>
      <w:r w:rsidR="00D7228A" w:rsidRPr="001B3760">
        <w:fldChar w:fldCharType="end"/>
      </w:r>
      <w:r w:rsidR="00D7228A" w:rsidRPr="001B3760">
        <w:t xml:space="preserve">. </w:t>
      </w:r>
      <w:r w:rsidR="001D5669">
        <w:t>Although climate change</w:t>
      </w:r>
      <w:r w:rsidR="005F1816">
        <w:t xml:space="preserve"> is not the principal driver of current population declines</w:t>
      </w:r>
      <w:r w:rsidR="001D5669">
        <w:t xml:space="preserve"> </w:t>
      </w:r>
      <w:r w:rsidR="001D5669">
        <w:fldChar w:fldCharType="begin" w:fldLock="1"/>
      </w:r>
      <w:r w:rsidR="000C629B">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001D5669">
        <w:fldChar w:fldCharType="separate"/>
      </w:r>
      <w:r w:rsidR="001D5669" w:rsidRPr="001D5669">
        <w:rPr>
          <w:noProof/>
        </w:rPr>
        <w:t xml:space="preserve">(Caro </w:t>
      </w:r>
      <w:r w:rsidR="001D5669" w:rsidRPr="001D5669">
        <w:rPr>
          <w:i/>
          <w:noProof/>
        </w:rPr>
        <w:t>et al.</w:t>
      </w:r>
      <w:r w:rsidR="001D5669" w:rsidRPr="001D5669">
        <w:rPr>
          <w:noProof/>
        </w:rPr>
        <w:t xml:space="preserve"> 2022)</w:t>
      </w:r>
      <w:r w:rsidR="001D5669">
        <w:fldChar w:fldCharType="end"/>
      </w:r>
      <w:r w:rsidR="001D5669">
        <w:t>, t</w:t>
      </w:r>
      <w:r w:rsidR="00E34986">
        <w:t>he first extinction</w:t>
      </w:r>
      <w:r w:rsidR="00196E09">
        <w:t xml:space="preserve"> of a mammal</w:t>
      </w:r>
      <w:r w:rsidR="00E34986">
        <w:t xml:space="preserve"> attributed to</w:t>
      </w:r>
      <w:r w:rsidR="003C4020">
        <w:t xml:space="preserve"> </w:t>
      </w:r>
      <w:r w:rsidR="001E5551">
        <w:t>anthropogenic</w:t>
      </w:r>
      <w:r w:rsidR="00E34986">
        <w:t xml:space="preserve"> climate </w:t>
      </w:r>
      <w:r w:rsidR="00196E09">
        <w:t>was reported in</w:t>
      </w:r>
      <w:r w:rsidR="00D13B06">
        <w:t xml:space="preserve"> 2016</w:t>
      </w:r>
      <w:r w:rsidR="00385757">
        <w:t xml:space="preserve"> </w:t>
      </w:r>
      <w:r w:rsidR="000C629B">
        <w:fldChar w:fldCharType="begin" w:fldLock="1"/>
      </w:r>
      <w:r w:rsidR="00E60D09">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000C629B">
        <w:fldChar w:fldCharType="separate"/>
      </w:r>
      <w:r w:rsidR="00975560" w:rsidRPr="00975560">
        <w:rPr>
          <w:noProof/>
        </w:rPr>
        <w:t>(Watson 2016)</w:t>
      </w:r>
      <w:r w:rsidR="000C629B">
        <w:fldChar w:fldCharType="end"/>
      </w:r>
      <w:r w:rsidR="00D837D1">
        <w:t>.</w:t>
      </w:r>
      <w:r w:rsidR="00F30484">
        <w:t xml:space="preserve"> </w:t>
      </w:r>
      <w:r w:rsidR="00F30484" w:rsidRPr="009C7DAC">
        <w:rPr>
          <w:highlight w:val="yellow"/>
        </w:rPr>
        <w:t>F</w:t>
      </w:r>
      <w:r w:rsidR="00D13B06" w:rsidRPr="009C7DAC">
        <w:rPr>
          <w:highlight w:val="yellow"/>
        </w:rPr>
        <w:t>uture projections</w:t>
      </w:r>
      <w:r w:rsidR="00D837D1" w:rsidRPr="009C7DAC">
        <w:rPr>
          <w:highlight w:val="yellow"/>
        </w:rPr>
        <w:t xml:space="preserve"> highlight that</w:t>
      </w:r>
      <w:r w:rsidR="00E34986" w:rsidRPr="009C7DAC">
        <w:rPr>
          <w:highlight w:val="yellow"/>
        </w:rPr>
        <w:t xml:space="preserve">. Further, land-use changes </w:t>
      </w:r>
      <w:r w:rsidR="007F115E" w:rsidRPr="009C7DAC">
        <w:rPr>
          <w:highlight w:val="yellow"/>
        </w:rPr>
        <w:t>have negative effects on local vertebrate diversity, with reductions in species richness and abundance.</w:t>
      </w:r>
    </w:p>
    <w:p w14:paraId="5324A9BC" w14:textId="77777777" w:rsidR="00F125CB" w:rsidRPr="00F83388" w:rsidRDefault="00F125CB" w:rsidP="0084128A">
      <w:pPr>
        <w:spacing w:line="276" w:lineRule="auto"/>
        <w:jc w:val="both"/>
        <w:rPr>
          <w:i/>
          <w:iCs/>
        </w:rPr>
      </w:pPr>
      <w:r w:rsidRPr="00F83388">
        <w:rPr>
          <w:i/>
          <w:iCs/>
        </w:rPr>
        <w:t>Using traits to understand species responses to environmental change</w:t>
      </w:r>
    </w:p>
    <w:p w14:paraId="0DA1CE1D" w14:textId="42B17F38" w:rsidR="00611BEE" w:rsidRDefault="00F125CB" w:rsidP="00611BEE">
      <w:pPr>
        <w:autoSpaceDE w:val="0"/>
        <w:autoSpaceDN w:val="0"/>
        <w:adjustRightInd w:val="0"/>
        <w:spacing w:after="0" w:line="276" w:lineRule="auto"/>
        <w:jc w:val="both"/>
      </w:pPr>
      <w:r w:rsidRPr="00510F61">
        <w:t xml:space="preserve">Despite the global average declines reported for vertebrate </w:t>
      </w:r>
      <w:r w:rsidR="001F2F8E">
        <w:t>populations</w:t>
      </w:r>
      <w:r w:rsidRPr="00510F61">
        <w:t xml:space="preserve">, not all species respond similarly to environmental changes. </w:t>
      </w:r>
      <w:r w:rsidR="001F2F8E">
        <w:t xml:space="preserve">Past studies have highlighted </w:t>
      </w:r>
      <w:r w:rsidR="00C63182">
        <w:t>i</w:t>
      </w:r>
      <w:r w:rsidRPr="00510F61">
        <w:t xml:space="preserve">nterspecific variation in </w:t>
      </w:r>
      <w:r w:rsidR="00295269">
        <w:t xml:space="preserve">the growth rates of different </w:t>
      </w:r>
      <w:r w:rsidR="00083C95">
        <w:t>population</w:t>
      </w:r>
      <w:r w:rsidR="00295269">
        <w:t>s under similar conditions</w:t>
      </w:r>
      <w:r w:rsidR="00083C95">
        <w:t xml:space="preserve"> </w:t>
      </w:r>
      <w:r w:rsidR="00604AC6">
        <w:t>(</w:t>
      </w:r>
      <w:r w:rsidR="00255195">
        <w:t>ref</w:t>
      </w:r>
      <w:r w:rsidR="00604AC6">
        <w:t>)</w:t>
      </w:r>
      <w:r w:rsidR="00083C95">
        <w:t xml:space="preserve"> and in species</w:t>
      </w:r>
      <w:r w:rsidRPr="00510F61">
        <w:t xml:space="preserve"> responses to land-use and climate change</w:t>
      </w:r>
      <w:r w:rsidR="00255195">
        <w:t xml:space="preserve"> (ref)</w:t>
      </w:r>
      <w:r w:rsidRPr="00510F61">
        <w:t xml:space="preserve">. </w:t>
      </w:r>
      <w:r w:rsidR="005055E5">
        <w:t>S</w:t>
      </w:r>
      <w:r w:rsidRPr="00510F61">
        <w:t>ome species may benefit from global changes, while others are projected to decline</w:t>
      </w:r>
      <w:r w:rsidR="00FB1107">
        <w:t xml:space="preserve"> (ref)</w:t>
      </w:r>
      <w:r w:rsidR="00C25180" w:rsidRPr="00510F61">
        <w:t>.</w:t>
      </w:r>
      <w:r w:rsidR="006A0E2C">
        <w:t xml:space="preserve"> </w:t>
      </w:r>
      <w:r w:rsidR="002F0953">
        <w:t xml:space="preserve">One of the reasons why species differ in their </w:t>
      </w:r>
      <w:r w:rsidR="006F03C2">
        <w:t xml:space="preserve">ability to cope with disturbances </w:t>
      </w:r>
      <w:r w:rsidR="00904BB2">
        <w:t>is that species present different intrinsic characteristics, or traits</w:t>
      </w:r>
      <w:r w:rsidR="002F0953">
        <w:t xml:space="preserve">. </w:t>
      </w:r>
      <w:r w:rsidR="00647508">
        <w:t>Although t</w:t>
      </w:r>
      <w:r w:rsidR="007F4205">
        <w:t>he formal definition of</w:t>
      </w:r>
      <w:r w:rsidR="00647508">
        <w:t xml:space="preserve"> </w:t>
      </w:r>
      <w:r w:rsidR="00BA1D22">
        <w:t>‘</w:t>
      </w:r>
      <w:r w:rsidR="00647508">
        <w:t>a</w:t>
      </w:r>
      <w:r w:rsidR="007F4205">
        <w:t xml:space="preserve"> trait</w:t>
      </w:r>
      <w:r w:rsidR="00BA1D22">
        <w:t>’</w:t>
      </w:r>
      <w:r w:rsidR="007F4205">
        <w:t xml:space="preserve"> can vary </w:t>
      </w:r>
      <w:r w:rsidR="00853F37">
        <w:t>depending on studies, in this thesis, I consider traits to be</w:t>
      </w:r>
      <w:r w:rsidR="00482E51">
        <w:t xml:space="preserve"> characteristics </w:t>
      </w:r>
      <w:r w:rsidR="00342E49">
        <w:t>measurable</w:t>
      </w:r>
      <w:r w:rsidR="00482E51">
        <w:t xml:space="preserve"> at the </w:t>
      </w:r>
      <w:r w:rsidR="00342E49">
        <w:t>organismal level</w:t>
      </w:r>
      <w:r w:rsidR="00BA1D22">
        <w:t>, that likely influence organismal fitness and performance</w:t>
      </w:r>
      <w:r w:rsidR="00BB0E6A">
        <w:t xml:space="preserve"> (this is the definition adopted in </w:t>
      </w:r>
      <w:r w:rsidR="00C22011">
        <w:t>McGill 2006</w:t>
      </w:r>
      <w:r w:rsidR="00BB0E6A">
        <w:t>)</w:t>
      </w:r>
      <w:r w:rsidR="00853F37">
        <w:t xml:space="preserve">. </w:t>
      </w:r>
      <w:r w:rsidRPr="00510F61">
        <w:t>The idea that species traits mediate species responses to environmental change was formalized in the “response-effect” framework</w:t>
      </w:r>
      <w:r w:rsidR="00342E49">
        <w:t xml:space="preserve">, developed on the grounds of plant ecology </w:t>
      </w:r>
      <w:r w:rsidRPr="00510F61">
        <w:t>(</w:t>
      </w:r>
      <w:r w:rsidR="0075027D">
        <w:t>refs</w:t>
      </w:r>
      <w:r w:rsidRPr="00510F61">
        <w:t xml:space="preserve">), where traits that influence species responses to </w:t>
      </w:r>
      <w:r w:rsidR="00AF78B0">
        <w:t xml:space="preserve">environmental </w:t>
      </w:r>
      <w:r w:rsidRPr="00510F61">
        <w:t xml:space="preserve">change were termed </w:t>
      </w:r>
      <w:r w:rsidRPr="00510F61">
        <w:lastRenderedPageBreak/>
        <w:t>“response traits”</w:t>
      </w:r>
      <w:r w:rsidR="0075027D">
        <w:t xml:space="preserve"> (</w:t>
      </w:r>
      <w:r w:rsidRPr="00510F61">
        <w:t xml:space="preserve">and those that </w:t>
      </w:r>
      <w:r w:rsidR="0075027D">
        <w:t>underpin</w:t>
      </w:r>
      <w:r w:rsidRPr="00510F61">
        <w:t xml:space="preserve"> ecological processes </w:t>
      </w:r>
      <w:r w:rsidR="0075027D">
        <w:t xml:space="preserve">were </w:t>
      </w:r>
      <w:r w:rsidRPr="00510F61">
        <w:t>termed “effect traits”</w:t>
      </w:r>
      <w:r w:rsidR="0075027D">
        <w:t>)</w:t>
      </w:r>
      <w:r w:rsidRPr="00510F61">
        <w:t>.</w:t>
      </w:r>
      <w:r w:rsidR="00611BEE">
        <w:rPr>
          <w:rFonts w:ascii="SFRM1095" w:hAnsi="SFRM1095" w:cs="SFRM1095"/>
        </w:rPr>
        <w:t xml:space="preserve"> </w:t>
      </w:r>
      <w:r w:rsidR="00891430">
        <w:t xml:space="preserve">One of the </w:t>
      </w:r>
      <w:r w:rsidR="00C2339A">
        <w:t xml:space="preserve">appeals of trait-based approaches is that individual species are no longer the focus of </w:t>
      </w:r>
      <w:r w:rsidR="00737624">
        <w:t xml:space="preserve">biodiversity </w:t>
      </w:r>
      <w:r w:rsidR="00C2339A">
        <w:t xml:space="preserve">investigations. Rather, traits become “common currencies” </w:t>
      </w:r>
      <w:r w:rsidR="0018210D">
        <w:t>across species</w:t>
      </w:r>
      <w:r w:rsidR="00C56991">
        <w:t xml:space="preserve">, </w:t>
      </w:r>
      <w:r w:rsidR="00297106">
        <w:t>which</w:t>
      </w:r>
      <w:r w:rsidR="00C56991">
        <w:t xml:space="preserve"> </w:t>
      </w:r>
      <w:r w:rsidR="00297106">
        <w:t xml:space="preserve">is </w:t>
      </w:r>
      <w:r w:rsidR="00CB343A">
        <w:t xml:space="preserve">of </w:t>
      </w:r>
      <w:r w:rsidR="004C5B98">
        <w:t xml:space="preserve">particular interest </w:t>
      </w:r>
      <w:r w:rsidR="00D24BF2">
        <w:t xml:space="preserve">for </w:t>
      </w:r>
      <w:r w:rsidR="008D6D78">
        <w:t>conservation</w:t>
      </w:r>
      <w:r w:rsidR="00D24BF2">
        <w:t xml:space="preserve"> </w:t>
      </w:r>
      <w:r w:rsidR="004C5B98">
        <w:t>when</w:t>
      </w:r>
      <w:r w:rsidR="006F0D4B">
        <w:t xml:space="preserve"> long-term</w:t>
      </w:r>
      <w:r w:rsidR="004C5B98">
        <w:t xml:space="preserve"> population data are lacking</w:t>
      </w:r>
      <w:r w:rsidR="00E662DF">
        <w:t xml:space="preserve"> for some species</w:t>
      </w:r>
      <w:r w:rsidR="004C5B98">
        <w:t>.</w:t>
      </w:r>
      <w:r w:rsidR="00B6676E">
        <w:t xml:space="preserve"> Indeed, if </w:t>
      </w:r>
      <w:r w:rsidR="00B6676E">
        <w:rPr>
          <w:rFonts w:ascii="SFRM1095" w:hAnsi="SFRM1095" w:cs="SFRM1095"/>
        </w:rPr>
        <w:t xml:space="preserve">species’ responses to </w:t>
      </w:r>
      <w:r w:rsidR="000A5290">
        <w:rPr>
          <w:rFonts w:ascii="SFRM1095" w:hAnsi="SFRM1095" w:cs="SFRM1095"/>
        </w:rPr>
        <w:t xml:space="preserve">human </w:t>
      </w:r>
      <w:r w:rsidR="00B6676E">
        <w:rPr>
          <w:rFonts w:ascii="SFRM1095" w:hAnsi="SFRM1095" w:cs="SFRM1095"/>
        </w:rPr>
        <w:t>threat</w:t>
      </w:r>
      <w:r w:rsidR="000A5290">
        <w:rPr>
          <w:rFonts w:ascii="SFRM1095" w:hAnsi="SFRM1095" w:cs="SFRM1095"/>
        </w:rPr>
        <w:t>s</w:t>
      </w:r>
      <w:r w:rsidR="00B6676E">
        <w:rPr>
          <w:rFonts w:ascii="SFRM1095" w:hAnsi="SFRM1095" w:cs="SFRM1095"/>
        </w:rPr>
        <w:t xml:space="preserve"> consistently relate to certain traits, it </w:t>
      </w:r>
      <w:r w:rsidR="006F3A7F">
        <w:rPr>
          <w:rFonts w:ascii="SFRM1095" w:hAnsi="SFRM1095" w:cs="SFRM1095"/>
        </w:rPr>
        <w:t>may be</w:t>
      </w:r>
      <w:r w:rsidR="00B6676E">
        <w:rPr>
          <w:rFonts w:ascii="SFRM1095" w:hAnsi="SFRM1095" w:cs="SFRM1095"/>
        </w:rPr>
        <w:t xml:space="preserve"> possible to generalise patterns</w:t>
      </w:r>
      <w:r w:rsidR="006F3A7F">
        <w:rPr>
          <w:rFonts w:ascii="SFRM1095" w:hAnsi="SFRM1095" w:cs="SFRM1095"/>
        </w:rPr>
        <w:t xml:space="preserve"> and </w:t>
      </w:r>
      <w:r w:rsidR="00DA06A4">
        <w:rPr>
          <w:rFonts w:ascii="SFRM1095" w:hAnsi="SFRM1095" w:cs="SFRM1095"/>
        </w:rPr>
        <w:t>estimate</w:t>
      </w:r>
      <w:r w:rsidR="006F3A7F">
        <w:rPr>
          <w:rFonts w:ascii="SFRM1095" w:hAnsi="SFRM1095" w:cs="SFRM1095"/>
        </w:rPr>
        <w:t xml:space="preserve"> </w:t>
      </w:r>
      <w:r w:rsidR="00DA06A4">
        <w:rPr>
          <w:rFonts w:ascii="SFRM1095" w:hAnsi="SFRM1095" w:cs="SFRM1095"/>
        </w:rPr>
        <w:t xml:space="preserve">the responses of </w:t>
      </w:r>
      <w:r w:rsidR="00B6676E">
        <w:rPr>
          <w:rFonts w:ascii="SFRM1095" w:hAnsi="SFRM1095" w:cs="SFRM1095"/>
        </w:rPr>
        <w:t xml:space="preserve">species for which population data is </w:t>
      </w:r>
      <w:r w:rsidR="00CA289D">
        <w:rPr>
          <w:rFonts w:ascii="SFRM1095" w:hAnsi="SFRM1095" w:cs="SFRM1095"/>
        </w:rPr>
        <w:t>not</w:t>
      </w:r>
      <w:r w:rsidR="00B6676E">
        <w:rPr>
          <w:rFonts w:ascii="SFRM1095" w:hAnsi="SFRM1095" w:cs="SFRM1095"/>
        </w:rPr>
        <w:t xml:space="preserve"> available </w:t>
      </w:r>
      <w:r w:rsidR="00132160">
        <w:rPr>
          <w:rFonts w:ascii="SFRM1095" w:hAnsi="SFRM1095" w:cs="SFRM1095"/>
        </w:rPr>
        <w:fldChar w:fldCharType="begin" w:fldLock="1"/>
      </w:r>
      <w:r w:rsidR="00132160">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operties":{"noteIndex":0},"schema":"https://github.com/citation-style-language/schema/raw/master/csl-citation.json"}</w:instrText>
      </w:r>
      <w:r w:rsidR="00132160">
        <w:rPr>
          <w:rFonts w:ascii="SFRM1095" w:hAnsi="SFRM1095" w:cs="SFRM1095"/>
        </w:rPr>
        <w:fldChar w:fldCharType="separate"/>
      </w:r>
      <w:r w:rsidR="00132160" w:rsidRPr="00132160">
        <w:rPr>
          <w:rFonts w:ascii="SFRM1095" w:hAnsi="SFRM1095" w:cs="SFRM1095"/>
          <w:noProof/>
        </w:rPr>
        <w:t xml:space="preserve">(Verberk </w:t>
      </w:r>
      <w:r w:rsidR="00132160" w:rsidRPr="00132160">
        <w:rPr>
          <w:rFonts w:ascii="SFRM1095" w:hAnsi="SFRM1095" w:cs="SFRM1095"/>
          <w:i/>
          <w:noProof/>
        </w:rPr>
        <w:t>et al.</w:t>
      </w:r>
      <w:r w:rsidR="00132160" w:rsidRPr="00132160">
        <w:rPr>
          <w:rFonts w:ascii="SFRM1095" w:hAnsi="SFRM1095" w:cs="SFRM1095"/>
          <w:noProof/>
        </w:rPr>
        <w:t xml:space="preserve"> 2013)</w:t>
      </w:r>
      <w:r w:rsidR="00132160">
        <w:rPr>
          <w:rFonts w:ascii="SFRM1095" w:hAnsi="SFRM1095" w:cs="SFRM1095"/>
        </w:rPr>
        <w:fldChar w:fldCharType="end"/>
      </w:r>
      <w:r w:rsidR="00B6676E">
        <w:rPr>
          <w:rFonts w:ascii="SFRM1095" w:hAnsi="SFRM1095" w:cs="SFRM1095"/>
        </w:rPr>
        <w:t>.</w:t>
      </w:r>
      <w:r w:rsidR="00816200">
        <w:rPr>
          <w:rFonts w:ascii="SFRM1095" w:hAnsi="SFRM1095" w:cs="SFRM1095"/>
        </w:rPr>
        <w:t xml:space="preserve"> </w:t>
      </w:r>
      <w:r w:rsidR="00DB1543">
        <w:rPr>
          <w:rFonts w:ascii="SFRM1095" w:hAnsi="SFRM1095" w:cs="SFRM1095"/>
        </w:rPr>
        <w:t>As such, t</w:t>
      </w:r>
      <w:r w:rsidR="00816200">
        <w:rPr>
          <w:rFonts w:ascii="SFRM1095" w:hAnsi="SFRM1095" w:cs="SFRM1095"/>
        </w:rPr>
        <w:t xml:space="preserve">raits have been used </w:t>
      </w:r>
      <w:r w:rsidR="006C3E23">
        <w:t>to</w:t>
      </w:r>
      <w:r w:rsidR="000C3B89">
        <w:t xml:space="preserve"> assess species </w:t>
      </w:r>
      <w:r w:rsidR="005536E7">
        <w:t>vulnerability</w:t>
      </w:r>
      <w:r w:rsidR="000C3B89">
        <w:t xml:space="preserve"> to </w:t>
      </w:r>
      <w:r w:rsidR="005536E7">
        <w:t>global</w:t>
      </w:r>
      <w:r w:rsidR="000C3B89">
        <w:t xml:space="preserve"> changes</w:t>
      </w:r>
      <w:r w:rsidR="006C3E23">
        <w:t xml:space="preserve"> (</w:t>
      </w:r>
      <w:r w:rsidR="00C3315A">
        <w:t xml:space="preserve">in </w:t>
      </w:r>
      <w:r w:rsidR="005536E7">
        <w:t>particular</w:t>
      </w:r>
      <w:r w:rsidR="00C3315A">
        <w:t xml:space="preserve"> to climate change</w:t>
      </w:r>
      <w:r w:rsidR="00A17AC9">
        <w:t>, refs</w:t>
      </w:r>
      <w:r w:rsidR="006C3E23">
        <w:t>)</w:t>
      </w:r>
      <w:r w:rsidR="0094711F">
        <w:t xml:space="preserve">, </w:t>
      </w:r>
      <w:r w:rsidR="00A17AC9">
        <w:t>with framework</w:t>
      </w:r>
      <w:r w:rsidR="0099002F">
        <w:t>s</w:t>
      </w:r>
      <w:r w:rsidR="00A17AC9">
        <w:t xml:space="preserve"> </w:t>
      </w:r>
      <w:r w:rsidR="00C3315A">
        <w:t>assum</w:t>
      </w:r>
      <w:r w:rsidR="00A17AC9">
        <w:t>ing</w:t>
      </w:r>
      <w:r w:rsidR="0094711F">
        <w:t xml:space="preserve"> that </w:t>
      </w:r>
      <w:r w:rsidR="00C3315A">
        <w:t xml:space="preserve">species traits </w:t>
      </w:r>
      <w:r w:rsidR="0099002F">
        <w:t>predict</w:t>
      </w:r>
      <w:r w:rsidR="00C3315A">
        <w:t xml:space="preserve"> species sensitivity to </w:t>
      </w:r>
      <w:r w:rsidR="005536E7">
        <w:t>environmental</w:t>
      </w:r>
      <w:r w:rsidR="00C3315A">
        <w:t xml:space="preserve"> change</w:t>
      </w:r>
      <w:r w:rsidR="00616041">
        <w:t>.</w:t>
      </w:r>
      <w:r w:rsidR="00814E3A">
        <w:t xml:space="preserve"> </w:t>
      </w:r>
      <w:r w:rsidR="00FA5187">
        <w:t xml:space="preserve">To date, the empirical evidence </w:t>
      </w:r>
      <w:r w:rsidR="00BA224F">
        <w:t xml:space="preserve">linking traits </w:t>
      </w:r>
      <w:r w:rsidR="00FA5187">
        <w:t xml:space="preserve">showing that traits explain </w:t>
      </w:r>
      <w:r w:rsidR="00C04BBA">
        <w:t xml:space="preserve">species </w:t>
      </w:r>
      <w:r w:rsidR="00C81DA6">
        <w:t xml:space="preserve">responses to human threats </w:t>
      </w:r>
      <w:r w:rsidR="00FA5187">
        <w:t>relies mostly on</w:t>
      </w:r>
      <w:r w:rsidR="00FB7026">
        <w:t xml:space="preserve"> correlative assessments conducted at</w:t>
      </w:r>
      <w:r w:rsidR="00C04BBA">
        <w:t xml:space="preserve"> local to regional scale</w:t>
      </w:r>
      <w:r w:rsidR="005E2D6A">
        <w:t xml:space="preserve"> (refs)</w:t>
      </w:r>
      <w:r w:rsidR="00C04BBA">
        <w:t>.</w:t>
      </w:r>
      <w:r w:rsidR="005E2D6A">
        <w:t xml:space="preserve"> In particular, </w:t>
      </w:r>
      <w:r w:rsidR="00671CAA">
        <w:t xml:space="preserve">traits have been used to explain species responses to land use </w:t>
      </w:r>
      <w:r w:rsidR="00D07262">
        <w:t xml:space="preserve">and land-use intensity </w:t>
      </w:r>
      <w:r w:rsidR="00671CAA">
        <w:t>(refs)</w:t>
      </w:r>
      <w:r w:rsidR="00E77B2D">
        <w:t xml:space="preserve">. Trait-based approaches have also been used to </w:t>
      </w:r>
      <w:r w:rsidR="00C85EDD">
        <w:t>understand species responses to climate change (</w:t>
      </w:r>
      <w:r w:rsidR="00B21697">
        <w:t>with studies focusing on range shifts</w:t>
      </w:r>
      <w:r w:rsidR="00571E2C">
        <w:t>; range filling</w:t>
      </w:r>
      <w:r w:rsidR="00C85EDD">
        <w:t>)</w:t>
      </w:r>
      <w:r w:rsidR="00D54043">
        <w:t xml:space="preserve">, and </w:t>
      </w:r>
      <w:r w:rsidR="00B56F1C">
        <w:t>.</w:t>
      </w:r>
      <w:r w:rsidR="00671CAA">
        <w:t xml:space="preserve"> </w:t>
      </w:r>
      <w:r w:rsidR="00B56F1C">
        <w:t>A</w:t>
      </w:r>
      <w:r w:rsidR="00962BBA">
        <w:t>lthough</w:t>
      </w:r>
      <w:r w:rsidR="00984F2C">
        <w:t xml:space="preserve"> r</w:t>
      </w:r>
      <w:r w:rsidR="00D0439F">
        <w:t xml:space="preserve">esponse traits </w:t>
      </w:r>
      <w:r w:rsidR="00241993">
        <w:t xml:space="preserve">to land-use and climate change </w:t>
      </w:r>
      <w:r w:rsidR="00D0439F">
        <w:t xml:space="preserve">have been identified in various vertebrate taxa (refs), </w:t>
      </w:r>
      <w:r w:rsidR="00D0439F">
        <w:rPr>
          <w:rFonts w:ascii="SFRM1095" w:hAnsi="SFRM1095" w:cs="SFRM1095"/>
        </w:rPr>
        <w:t xml:space="preserve">whether </w:t>
      </w:r>
      <w:r w:rsidR="004868A4">
        <w:rPr>
          <w:rFonts w:ascii="SFRM1095" w:hAnsi="SFRM1095" w:cs="SFRM1095"/>
        </w:rPr>
        <w:t>the</w:t>
      </w:r>
      <w:r w:rsidR="00B56F1C">
        <w:rPr>
          <w:rFonts w:ascii="SFRM1095" w:hAnsi="SFRM1095" w:cs="SFRM1095"/>
        </w:rPr>
        <w:t xml:space="preserve"> effects of such </w:t>
      </w:r>
      <w:r w:rsidR="00D0439F">
        <w:rPr>
          <w:rFonts w:ascii="SFRM1095" w:hAnsi="SFRM1095" w:cs="SFRM1095"/>
        </w:rPr>
        <w:t xml:space="preserve">traits can be generalised geographically and taxonomically remains </w:t>
      </w:r>
      <w:r w:rsidR="001B5D92">
        <w:rPr>
          <w:rFonts w:ascii="SFRM1095" w:hAnsi="SFRM1095" w:cs="SFRM1095"/>
        </w:rPr>
        <w:t>largely uncertain</w:t>
      </w:r>
      <w:r w:rsidR="00D0439F">
        <w:rPr>
          <w:rFonts w:ascii="SFRM1095" w:hAnsi="SFRM1095" w:cs="SFRM1095"/>
        </w:rPr>
        <w:t xml:space="preserve">, emphasising the need for global comparative </w:t>
      </w:r>
      <w:r w:rsidR="004868A4">
        <w:rPr>
          <w:rFonts w:ascii="SFRM1095" w:hAnsi="SFRM1095" w:cs="SFRM1095"/>
        </w:rPr>
        <w:t>assessments of the relationships between traits and species responses to human threats</w:t>
      </w:r>
      <w:r w:rsidR="009A0B24">
        <w:rPr>
          <w:rFonts w:ascii="SFRM1095" w:hAnsi="SFRM1095" w:cs="SFRM1095"/>
        </w:rPr>
        <w:t xml:space="preserve">. </w:t>
      </w:r>
      <w:r w:rsidR="006E0693" w:rsidRPr="001B3760">
        <w:rPr>
          <w:lang w:eastAsia="en-GB"/>
        </w:rPr>
        <w:t xml:space="preserve">The overarching aims of my thesis are to investigate whether species traits </w:t>
      </w:r>
      <w:r w:rsidR="006E0693">
        <w:rPr>
          <w:lang w:eastAsia="en-GB"/>
        </w:rPr>
        <w:t>are associated with</w:t>
      </w:r>
      <w:r w:rsidR="006E0693" w:rsidRPr="001B3760">
        <w:rPr>
          <w:lang w:eastAsia="en-GB"/>
        </w:rPr>
        <w:t xml:space="preserve"> species land-use responses and species climate-change sensitivity</w:t>
      </w:r>
      <w:r w:rsidR="004F3142">
        <w:rPr>
          <w:lang w:eastAsia="en-GB"/>
        </w:rPr>
        <w:t>,</w:t>
      </w:r>
      <w:r w:rsidR="006E0693" w:rsidRPr="001B3760">
        <w:rPr>
          <w:lang w:eastAsia="en-GB"/>
        </w:rPr>
        <w:t xml:space="preserve"> </w:t>
      </w:r>
      <w:r w:rsidR="004F3142" w:rsidRPr="00510F61">
        <w:t xml:space="preserve">at global scales, </w:t>
      </w:r>
      <w:r w:rsidR="004F3142">
        <w:t xml:space="preserve">and </w:t>
      </w:r>
      <w:r w:rsidR="006E0693" w:rsidRPr="001B3760">
        <w:rPr>
          <w:lang w:eastAsia="en-GB"/>
        </w:rPr>
        <w:t>comparatively across the four vertebrate classes</w:t>
      </w:r>
      <w:r w:rsidR="004F3142">
        <w:rPr>
          <w:lang w:eastAsia="en-GB"/>
        </w:rPr>
        <w:t>. I also aim</w:t>
      </w:r>
      <w:r w:rsidR="006E0693" w:rsidRPr="001B3760">
        <w:rPr>
          <w:lang w:eastAsia="en-GB"/>
        </w:rPr>
        <w:t xml:space="preserve"> to highlight some of the consequences</w:t>
      </w:r>
      <w:r w:rsidR="00877F57">
        <w:rPr>
          <w:lang w:eastAsia="en-GB"/>
        </w:rPr>
        <w:t xml:space="preserve"> of global changes</w:t>
      </w:r>
      <w:r w:rsidR="006E0693" w:rsidRPr="001B3760">
        <w:rPr>
          <w:lang w:eastAsia="en-GB"/>
        </w:rPr>
        <w:t xml:space="preserve"> for ecosystem functioning.</w:t>
      </w:r>
      <w:r w:rsidR="00561738">
        <w:t xml:space="preserve"> </w:t>
      </w:r>
      <w:r w:rsidR="000C5EB3" w:rsidRPr="00510F61">
        <w:t xml:space="preserve">Throughout </w:t>
      </w:r>
      <w:r w:rsidR="00902259">
        <w:t>my</w:t>
      </w:r>
      <w:r w:rsidR="000C5EB3" w:rsidRPr="00510F61">
        <w:t xml:space="preserve"> thesis, </w:t>
      </w:r>
      <w:r w:rsidR="00B91211" w:rsidRPr="00510F61">
        <w:t>assemblage-level and species-level responses to land</w:t>
      </w:r>
      <w:r w:rsidR="002F3B35">
        <w:t xml:space="preserve"> </w:t>
      </w:r>
      <w:r w:rsidR="00B91211" w:rsidRPr="00510F61">
        <w:t>use</w:t>
      </w:r>
      <w:r w:rsidR="00496329">
        <w:t xml:space="preserve"> and land-use intensity</w:t>
      </w:r>
      <w:r w:rsidR="00B91211" w:rsidRPr="00510F61">
        <w:t xml:space="preserve"> are assessed using a “space-for-time” approach</w:t>
      </w:r>
      <w:r w:rsidR="00FD15A1">
        <w:t xml:space="preserve"> (refs)</w:t>
      </w:r>
      <w:r w:rsidR="00EA4542" w:rsidRPr="00510F61">
        <w:t xml:space="preserve">. </w:t>
      </w:r>
      <w:r w:rsidRPr="00510F61">
        <w:t xml:space="preserve">To this end, I use one of the most comprehensive </w:t>
      </w:r>
      <w:r w:rsidR="00FD15A1" w:rsidRPr="00510F61">
        <w:t>databases</w:t>
      </w:r>
      <w:r w:rsidRPr="00510F61">
        <w:t xml:space="preserve"> </w:t>
      </w:r>
      <w:r w:rsidR="00FD15A1">
        <w:t xml:space="preserve">recording species occurrence and abundance in different land uses </w:t>
      </w:r>
      <w:r w:rsidRPr="00510F61">
        <w:t>(the PREDICTS database,</w:t>
      </w:r>
      <w:r w:rsidR="00E60D09">
        <w:t xml:space="preserve"> </w:t>
      </w:r>
      <w:r w:rsidR="00E60D09">
        <w:fldChar w:fldCharType="begin" w:fldLock="1"/>
      </w:r>
      <w:r w:rsidR="00132160">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00E60D09">
        <w:fldChar w:fldCharType="separate"/>
      </w:r>
      <w:r w:rsidR="00E60D09" w:rsidRPr="00E60D09">
        <w:rPr>
          <w:noProof/>
        </w:rPr>
        <w:t xml:space="preserve">Hudson </w:t>
      </w:r>
      <w:r w:rsidR="00E60D09" w:rsidRPr="00E60D09">
        <w:rPr>
          <w:i/>
          <w:noProof/>
        </w:rPr>
        <w:t>et al.</w:t>
      </w:r>
      <w:r w:rsidR="00E60D09" w:rsidRPr="00E60D09">
        <w:rPr>
          <w:noProof/>
        </w:rPr>
        <w:t xml:space="preserve"> </w:t>
      </w:r>
      <w:r w:rsidR="00E60D09">
        <w:rPr>
          <w:noProof/>
        </w:rPr>
        <w:t>(</w:t>
      </w:r>
      <w:r w:rsidR="00E60D09" w:rsidRPr="00E60D09">
        <w:rPr>
          <w:noProof/>
        </w:rPr>
        <w:t>2014, 2017)</w:t>
      </w:r>
      <w:r w:rsidR="00E60D09">
        <w:fldChar w:fldCharType="end"/>
      </w:r>
      <w:r w:rsidR="00FD15A1">
        <w:t>)</w:t>
      </w:r>
      <w:r w:rsidRPr="00510F61">
        <w:t>.</w:t>
      </w:r>
      <w:r w:rsidR="0019776D">
        <w:t xml:space="preserve"> </w:t>
      </w:r>
      <w:r w:rsidR="00CE64CF">
        <w:t>I estimate sensitivity to climate change from properties of species climatic niche space</w:t>
      </w:r>
      <w:r w:rsidR="00B6640A">
        <w:t xml:space="preserve">, and thus </w:t>
      </w:r>
      <w:r w:rsidR="009E5208">
        <w:t>I</w:t>
      </w:r>
      <w:r w:rsidR="00B6640A">
        <w:t xml:space="preserve"> do not assess species responses to climate change </w:t>
      </w:r>
      <w:r w:rsidR="009E5208">
        <w:t>(</w:t>
      </w:r>
      <w:r w:rsidR="00B6640A">
        <w:t>which would require to integrate exposure</w:t>
      </w:r>
      <w:r w:rsidR="009E5208">
        <w:t xml:space="preserve"> to climate change)</w:t>
      </w:r>
      <w:r w:rsidR="00CE64CF">
        <w:t>.</w:t>
      </w:r>
    </w:p>
    <w:p w14:paraId="692130FC" w14:textId="77777777" w:rsidR="00611BEE" w:rsidRPr="00611BEE" w:rsidRDefault="00611BEE" w:rsidP="00611BEE">
      <w:pPr>
        <w:autoSpaceDE w:val="0"/>
        <w:autoSpaceDN w:val="0"/>
        <w:adjustRightInd w:val="0"/>
        <w:spacing w:after="0" w:line="276" w:lineRule="auto"/>
        <w:jc w:val="both"/>
      </w:pPr>
    </w:p>
    <w:p w14:paraId="7440768B" w14:textId="77777777" w:rsidR="00F125CB" w:rsidRPr="001B3760" w:rsidRDefault="00F125CB" w:rsidP="0084128A">
      <w:pPr>
        <w:pStyle w:val="ListParagraph"/>
        <w:numPr>
          <w:ilvl w:val="0"/>
          <w:numId w:val="1"/>
        </w:numPr>
        <w:spacing w:line="276" w:lineRule="auto"/>
        <w:jc w:val="both"/>
        <w:rPr>
          <w:i/>
          <w:iCs/>
        </w:rPr>
      </w:pPr>
      <w:r w:rsidRPr="001B3760">
        <w:rPr>
          <w:i/>
          <w:iCs/>
        </w:rPr>
        <w:t>Aims, hypotheses and outline of the following Chapters</w:t>
      </w:r>
    </w:p>
    <w:p w14:paraId="62317F88" w14:textId="2C34B0D7" w:rsidR="00F125CB" w:rsidRPr="001B3760" w:rsidRDefault="00F125CB" w:rsidP="0084128A">
      <w:pPr>
        <w:spacing w:line="276" w:lineRule="auto"/>
        <w:jc w:val="both"/>
        <w:rPr>
          <w:lang w:eastAsia="en-GB"/>
        </w:rPr>
      </w:pPr>
      <w:r w:rsidRPr="001B3760">
        <w:rPr>
          <w:lang w:eastAsia="en-GB"/>
        </w:rPr>
        <w:t xml:space="preserve">One of the obstacles that have hindered the application of trait-based approaches at large scales in animal taxa is the lack of a centralised repository for readily available trait data, as emphasized by the recent calls to compile and release trait data for animals </w:t>
      </w:r>
      <w:r w:rsidR="00937921" w:rsidRPr="001B3760">
        <w:rPr>
          <w:lang w:eastAsia="en-GB"/>
        </w:rPr>
        <w:fldChar w:fldCharType="begin" w:fldLock="1"/>
      </w:r>
      <w:r w:rsidR="006A73DC" w:rsidRPr="001B3760">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mendeley":{"formattedCitation":"(Junker &lt;i&gt;et al.&lt;/i&gt; 2022)","plainTextFormattedCitation":"(Junker et al. 2022)","previouslyFormattedCitation":"(Junker &lt;i&gt;et al.&lt;/i&gt; 2022)"},"properties":{"noteIndex":0},"schema":"https://github.com/citation-style-language/schema/raw/master/csl-citation.json"}</w:instrText>
      </w:r>
      <w:r w:rsidR="00937921" w:rsidRPr="001B3760">
        <w:rPr>
          <w:lang w:eastAsia="en-GB"/>
        </w:rPr>
        <w:fldChar w:fldCharType="separate"/>
      </w:r>
      <w:r w:rsidR="00937921" w:rsidRPr="001B3760">
        <w:rPr>
          <w:noProof/>
          <w:lang w:eastAsia="en-GB"/>
        </w:rPr>
        <w:t xml:space="preserve">(Junker </w:t>
      </w:r>
      <w:r w:rsidR="00937921" w:rsidRPr="001B3760">
        <w:rPr>
          <w:i/>
          <w:noProof/>
          <w:lang w:eastAsia="en-GB"/>
        </w:rPr>
        <w:t>et al.</w:t>
      </w:r>
      <w:r w:rsidR="00937921" w:rsidRPr="001B3760">
        <w:rPr>
          <w:noProof/>
          <w:lang w:eastAsia="en-GB"/>
        </w:rPr>
        <w:t xml:space="preserve"> 2022)</w:t>
      </w:r>
      <w:r w:rsidR="00937921" w:rsidRPr="001B3760">
        <w:rPr>
          <w:lang w:eastAsia="en-GB"/>
        </w:rPr>
        <w:fldChar w:fldCharType="end"/>
      </w:r>
      <w:r w:rsidRPr="001B3760">
        <w:rPr>
          <w:lang w:eastAsia="en-GB"/>
        </w:rPr>
        <w:t>. Thus, collecting trait data and investigating the current availability of the data for terrestrial vertebrates was an important and necessary prerequisite to any analysis. In Chapter 2, I present a trait data collection for terrestrial vertebrates. Because using similar traits in the different vertebrate classes is necessary to be able to make comparisons among vertebrate classes, I target seven traits that are commonly used in any taxonomic group: body mass/size, a proxy for lifespan, litter/clutch size, trophic level, diel activity, habitat breadth, and a broad degree of habitat specialisation.</w:t>
      </w:r>
      <w:r w:rsidR="007112CA">
        <w:rPr>
          <w:lang w:eastAsia="en-GB"/>
        </w:rPr>
        <w:t xml:space="preserve"> Because of data limitation constraints, I am not able to consider intraspecific variation</w:t>
      </w:r>
      <w:r w:rsidR="005F4BA9">
        <w:rPr>
          <w:lang w:eastAsia="en-GB"/>
        </w:rPr>
        <w:t xml:space="preserve"> in the data compilation</w:t>
      </w:r>
      <w:r w:rsidR="007112CA">
        <w:rPr>
          <w:lang w:eastAsia="en-GB"/>
        </w:rPr>
        <w:t>.</w:t>
      </w:r>
      <w:r w:rsidRPr="001B3760">
        <w:rPr>
          <w:lang w:eastAsia="en-GB"/>
        </w:rPr>
        <w:t xml:space="preserve"> Chapter 2 assesses the availability of the trait data across the terrestrial vertebrate classes, and investigates whether the trait data present global taxonomic, phylogenetic and spatial biases. On the basis of past work </w:t>
      </w:r>
      <w:r w:rsidRPr="001B3760">
        <w:rPr>
          <w:lang w:eastAsia="en-GB"/>
        </w:rPr>
        <w:fldChar w:fldCharType="begin" w:fldLock="1"/>
      </w:r>
      <w:r w:rsidRPr="001B3760">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1B3760">
        <w:rPr>
          <w:lang w:eastAsia="en-GB"/>
        </w:rPr>
        <w:fldChar w:fldCharType="separate"/>
      </w:r>
      <w:r w:rsidRPr="001B3760">
        <w:rPr>
          <w:noProof/>
          <w:lang w:eastAsia="en-GB"/>
        </w:rPr>
        <w:t xml:space="preserve">(Titley </w:t>
      </w:r>
      <w:r w:rsidRPr="001B3760">
        <w:rPr>
          <w:i/>
          <w:noProof/>
          <w:lang w:eastAsia="en-GB"/>
        </w:rPr>
        <w:t>et al.</w:t>
      </w:r>
      <w:r w:rsidRPr="001B3760">
        <w:rPr>
          <w:noProof/>
          <w:lang w:eastAsia="en-GB"/>
        </w:rPr>
        <w:t xml:space="preserve"> 2017)</w:t>
      </w:r>
      <w:r w:rsidRPr="001B3760">
        <w:rPr>
          <w:lang w:eastAsia="en-GB"/>
        </w:rPr>
        <w:fldChar w:fldCharType="end"/>
      </w:r>
      <w:r w:rsidRPr="001B3760">
        <w:rPr>
          <w:lang w:eastAsia="en-GB"/>
        </w:rPr>
        <w:t xml:space="preserve">, I hypothesize that amphibians and reptiles are </w:t>
      </w:r>
      <w:proofErr w:type="spellStart"/>
      <w:r w:rsidRPr="001B3760">
        <w:rPr>
          <w:lang w:eastAsia="en-GB"/>
        </w:rPr>
        <w:t>undersampled</w:t>
      </w:r>
      <w:proofErr w:type="spellEnd"/>
      <w:r w:rsidRPr="001B3760">
        <w:rPr>
          <w:lang w:eastAsia="en-GB"/>
        </w:rPr>
        <w:t xml:space="preserve"> compared to mammals and birds. Further, I hypothesize that trait data are less abundant for the narrower-ranging species and in species-richer regions. </w:t>
      </w:r>
      <w:commentRangeStart w:id="0"/>
      <w:r w:rsidRPr="001B3760">
        <w:rPr>
          <w:lang w:eastAsia="en-GB"/>
        </w:rPr>
        <w:t xml:space="preserve">This Chapter was published in </w:t>
      </w:r>
      <w:r w:rsidRPr="001B3760">
        <w:rPr>
          <w:i/>
          <w:iCs/>
          <w:lang w:eastAsia="en-GB"/>
        </w:rPr>
        <w:t>Global Ecology and Biogeography</w:t>
      </w:r>
      <w:r w:rsidRPr="001B3760">
        <w:rPr>
          <w:lang w:eastAsia="en-GB"/>
        </w:rPr>
        <w:t xml:space="preserve"> (Etard </w:t>
      </w:r>
      <w:r w:rsidRPr="001B3760">
        <w:rPr>
          <w:i/>
          <w:iCs/>
          <w:lang w:eastAsia="en-GB"/>
        </w:rPr>
        <w:t>et al</w:t>
      </w:r>
      <w:r w:rsidRPr="001B3760">
        <w:rPr>
          <w:lang w:eastAsia="en-GB"/>
        </w:rPr>
        <w:t>. 2020).</w:t>
      </w:r>
      <w:commentRangeEnd w:id="0"/>
      <w:r w:rsidR="00254997">
        <w:rPr>
          <w:rStyle w:val="CommentReference"/>
        </w:rPr>
        <w:commentReference w:id="0"/>
      </w:r>
    </w:p>
    <w:p w14:paraId="1FF66644" w14:textId="2CAF68B5" w:rsidR="00F125CB" w:rsidRPr="001B3760" w:rsidRDefault="00D40076" w:rsidP="0084128A">
      <w:pPr>
        <w:spacing w:line="276" w:lineRule="auto"/>
        <w:jc w:val="both"/>
      </w:pPr>
      <w:r>
        <w:lastRenderedPageBreak/>
        <w:t xml:space="preserve">At the assemblage level, multidimensional trait composition can be summarised with functional diversity indices (). </w:t>
      </w:r>
      <w:r w:rsidR="00F80996">
        <w:t xml:space="preserve">Past research has shown that human threats reshape </w:t>
      </w:r>
      <w:r w:rsidR="009E4BC7">
        <w:t xml:space="preserve">the functional composition </w:t>
      </w:r>
      <w:r>
        <w:t xml:space="preserve">Functional diversity indices are useful to understand </w:t>
      </w:r>
      <w:r w:rsidR="00BD3FA8">
        <w:t xml:space="preserve">effects of </w:t>
      </w:r>
      <w:r>
        <w:t xml:space="preserve"> as they allow to capture into single indices. </w:t>
      </w:r>
      <w:r w:rsidR="00FD23ED">
        <w:rPr>
          <w:lang w:eastAsia="en-GB"/>
        </w:rPr>
        <w:t>To the best of my knowledge, a</w:t>
      </w:r>
      <w:r w:rsidR="00685F5A">
        <w:rPr>
          <w:lang w:eastAsia="en-GB"/>
        </w:rPr>
        <w:t xml:space="preserve"> global assessment of</w:t>
      </w:r>
      <w:r w:rsidR="00981868">
        <w:rPr>
          <w:lang w:eastAsia="en-GB"/>
        </w:rPr>
        <w:t xml:space="preserve"> how the functional diversity of </w:t>
      </w:r>
      <w:r w:rsidR="00FD23ED">
        <w:rPr>
          <w:lang w:eastAsia="en-GB"/>
        </w:rPr>
        <w:t>terrestrial vertebrate</w:t>
      </w:r>
      <w:r w:rsidR="00981868">
        <w:rPr>
          <w:lang w:eastAsia="en-GB"/>
        </w:rPr>
        <w:t xml:space="preserve"> as</w:t>
      </w:r>
      <w:r w:rsidR="00FD23ED">
        <w:rPr>
          <w:lang w:eastAsia="en-GB"/>
        </w:rPr>
        <w:t>s</w:t>
      </w:r>
      <w:r w:rsidR="00981868">
        <w:rPr>
          <w:lang w:eastAsia="en-GB"/>
        </w:rPr>
        <w:t>emblages respond to land</w:t>
      </w:r>
      <w:r w:rsidR="00754D1D">
        <w:rPr>
          <w:lang w:eastAsia="en-GB"/>
        </w:rPr>
        <w:t xml:space="preserve"> </w:t>
      </w:r>
      <w:r w:rsidR="00981868">
        <w:rPr>
          <w:lang w:eastAsia="en-GB"/>
        </w:rPr>
        <w:t xml:space="preserve">use </w:t>
      </w:r>
      <w:r w:rsidR="00754D1D">
        <w:rPr>
          <w:lang w:eastAsia="en-GB"/>
        </w:rPr>
        <w:t>and land-use intensity</w:t>
      </w:r>
      <w:r w:rsidR="00D537FE">
        <w:rPr>
          <w:lang w:eastAsia="en-GB"/>
        </w:rPr>
        <w:t>, within and across taxonomic classes,</w:t>
      </w:r>
      <w:r w:rsidR="00754D1D">
        <w:rPr>
          <w:lang w:eastAsia="en-GB"/>
        </w:rPr>
        <w:t xml:space="preserve"> </w:t>
      </w:r>
      <w:r w:rsidR="00981868">
        <w:rPr>
          <w:lang w:eastAsia="en-GB"/>
        </w:rPr>
        <w:t xml:space="preserve">has </w:t>
      </w:r>
      <w:r w:rsidR="00F4466E">
        <w:rPr>
          <w:lang w:eastAsia="en-GB"/>
        </w:rPr>
        <w:t>not yet</w:t>
      </w:r>
      <w:r w:rsidR="00981868">
        <w:rPr>
          <w:lang w:eastAsia="en-GB"/>
        </w:rPr>
        <w:t xml:space="preserve"> been</w:t>
      </w:r>
      <w:r w:rsidR="00F4466E">
        <w:rPr>
          <w:lang w:eastAsia="en-GB"/>
        </w:rPr>
        <w:t xml:space="preserve"> undertaken</w:t>
      </w:r>
      <w:r w:rsidR="00FD23ED">
        <w:rPr>
          <w:lang w:eastAsia="en-GB"/>
        </w:rPr>
        <w:t xml:space="preserve">. </w:t>
      </w:r>
      <w:r w:rsidR="00F125CB" w:rsidRPr="001B3760">
        <w:rPr>
          <w:lang w:eastAsia="en-GB"/>
        </w:rPr>
        <w:t>Chapter 3</w:t>
      </w:r>
      <w:r w:rsidR="00FA7E46">
        <w:rPr>
          <w:lang w:eastAsia="en-GB"/>
        </w:rPr>
        <w:t xml:space="preserve"> aims to fill in this gap, by</w:t>
      </w:r>
      <w:r w:rsidR="00F125CB" w:rsidRPr="001B3760">
        <w:rPr>
          <w:lang w:eastAsia="en-GB"/>
        </w:rPr>
        <w:t xml:space="preserve"> </w:t>
      </w:r>
      <w:r w:rsidR="00FA7E46">
        <w:rPr>
          <w:lang w:eastAsia="en-GB"/>
        </w:rPr>
        <w:t xml:space="preserve">investigating </w:t>
      </w:r>
      <w:r w:rsidR="00F125CB" w:rsidRPr="001B3760">
        <w:rPr>
          <w:lang w:eastAsia="en-GB"/>
        </w:rPr>
        <w:t>the effects of land</w:t>
      </w:r>
      <w:r w:rsidR="00FA7E46">
        <w:rPr>
          <w:lang w:eastAsia="en-GB"/>
        </w:rPr>
        <w:t xml:space="preserve"> </w:t>
      </w:r>
      <w:r w:rsidR="00F125CB" w:rsidRPr="001B3760">
        <w:rPr>
          <w:lang w:eastAsia="en-GB"/>
        </w:rPr>
        <w:t xml:space="preserve">use </w:t>
      </w:r>
      <w:r w:rsidR="00FA7E46">
        <w:rPr>
          <w:lang w:eastAsia="en-GB"/>
        </w:rPr>
        <w:t xml:space="preserve">and land-use intensity </w:t>
      </w:r>
      <w:r w:rsidR="00F125CB" w:rsidRPr="001B3760">
        <w:rPr>
          <w:lang w:eastAsia="en-GB"/>
        </w:rPr>
        <w:t xml:space="preserve">on the functional diversity of local vertebrate assemblages. To this end, I combine the trait data collected in Chapter 2 with the PREDICTS database. After imputing missing trait values </w:t>
      </w:r>
      <w:r w:rsidR="00496329">
        <w:rPr>
          <w:lang w:eastAsia="en-GB"/>
        </w:rPr>
        <w:t>(</w:t>
      </w:r>
      <w:r w:rsidR="00F125CB" w:rsidRPr="001B3760">
        <w:rPr>
          <w:lang w:eastAsia="en-GB"/>
        </w:rPr>
        <w:t>evidenced in Chapter 2</w:t>
      </w:r>
      <w:r w:rsidR="00496329">
        <w:rPr>
          <w:lang w:eastAsia="en-GB"/>
        </w:rPr>
        <w:t>)</w:t>
      </w:r>
      <w:r w:rsidR="00F125CB" w:rsidRPr="001B3760">
        <w:rPr>
          <w:lang w:eastAsia="en-GB"/>
        </w:rPr>
        <w:t xml:space="preserve">, I investigate the effects of land use on the functional diversity of local terrestrial vertebrate assemblages, across and within vertebrate classes. I hypothesize that the functional diversity of vertebrate assemblages in disturbed land uses is lower than in undisturbed land uses. I further predict that decreases in functional diversity in disturbed land uses are driven by high levels of functional loss and that observed declines in functional diversity exceed those expected from random species loss. </w:t>
      </w:r>
      <w:commentRangeStart w:id="1"/>
      <w:r w:rsidR="00F125CB" w:rsidRPr="001B3760">
        <w:rPr>
          <w:lang w:eastAsia="en-GB"/>
        </w:rPr>
        <w:t xml:space="preserve">This Chapter was published in </w:t>
      </w:r>
      <w:r w:rsidR="00F125CB" w:rsidRPr="001B3760">
        <w:rPr>
          <w:i/>
          <w:iCs/>
          <w:lang w:eastAsia="en-GB"/>
        </w:rPr>
        <w:t>Ecology Letters</w:t>
      </w:r>
      <w:r w:rsidR="00F125CB" w:rsidRPr="001B3760">
        <w:rPr>
          <w:lang w:eastAsia="en-GB"/>
        </w:rPr>
        <w:t xml:space="preserve"> (Etard </w:t>
      </w:r>
      <w:r w:rsidR="00F125CB" w:rsidRPr="001B3760">
        <w:rPr>
          <w:i/>
          <w:iCs/>
          <w:lang w:eastAsia="en-GB"/>
        </w:rPr>
        <w:t>et al</w:t>
      </w:r>
      <w:r w:rsidR="00F125CB" w:rsidRPr="001B3760">
        <w:rPr>
          <w:lang w:eastAsia="en-GB"/>
        </w:rPr>
        <w:t xml:space="preserve">. 2022). </w:t>
      </w:r>
      <w:commentRangeEnd w:id="1"/>
      <w:r w:rsidR="001C6352">
        <w:rPr>
          <w:rStyle w:val="CommentReference"/>
        </w:rPr>
        <w:commentReference w:id="1"/>
      </w:r>
    </w:p>
    <w:p w14:paraId="4ABDFAB8" w14:textId="6360FBA1" w:rsidR="00F125CB" w:rsidRPr="001B3760" w:rsidRDefault="009C7E1D" w:rsidP="0084128A">
      <w:pPr>
        <w:spacing w:line="276" w:lineRule="auto"/>
        <w:jc w:val="both"/>
        <w:rPr>
          <w:lang w:eastAsia="en-GB"/>
        </w:rPr>
      </w:pPr>
      <w:r>
        <w:rPr>
          <w:lang w:eastAsia="en-GB"/>
        </w:rPr>
        <w:t>Chapter 3 highlights the effects</w:t>
      </w:r>
      <w:r w:rsidR="00127BB9">
        <w:rPr>
          <w:lang w:eastAsia="en-GB"/>
        </w:rPr>
        <w:t xml:space="preserve"> of land-use change on the functional composition of vertebrate </w:t>
      </w:r>
      <w:r w:rsidR="00B02A0F">
        <w:rPr>
          <w:lang w:eastAsia="en-GB"/>
        </w:rPr>
        <w:t>assemblages but</w:t>
      </w:r>
      <w:r w:rsidR="005608B3">
        <w:rPr>
          <w:lang w:eastAsia="en-GB"/>
        </w:rPr>
        <w:t xml:space="preserve"> does not allow to </w:t>
      </w:r>
      <w:r w:rsidR="0048765F">
        <w:rPr>
          <w:lang w:eastAsia="en-GB"/>
        </w:rPr>
        <w:t>assess the</w:t>
      </w:r>
      <w:r w:rsidR="006910BB">
        <w:rPr>
          <w:lang w:eastAsia="en-GB"/>
        </w:rPr>
        <w:t xml:space="preserve"> effects of </w:t>
      </w:r>
      <w:r w:rsidR="00DE1211">
        <w:rPr>
          <w:lang w:eastAsia="en-GB"/>
        </w:rPr>
        <w:t>particular</w:t>
      </w:r>
      <w:r w:rsidR="006910BB">
        <w:rPr>
          <w:lang w:eastAsia="en-GB"/>
        </w:rPr>
        <w:t xml:space="preserve"> traits on</w:t>
      </w:r>
      <w:r w:rsidR="00B02A0F">
        <w:rPr>
          <w:lang w:eastAsia="en-GB"/>
        </w:rPr>
        <w:t xml:space="preserve"> species land-use responses</w:t>
      </w:r>
      <w:r w:rsidR="005608B3">
        <w:rPr>
          <w:lang w:eastAsia="en-GB"/>
        </w:rPr>
        <w:t>,</w:t>
      </w:r>
      <w:r w:rsidR="00A24609">
        <w:rPr>
          <w:lang w:eastAsia="en-GB"/>
        </w:rPr>
        <w:t xml:space="preserve"> as </w:t>
      </w:r>
      <w:r w:rsidR="007A5229">
        <w:rPr>
          <w:lang w:eastAsia="en-GB"/>
        </w:rPr>
        <w:t xml:space="preserve">multidimensional </w:t>
      </w:r>
      <w:r w:rsidR="00A24609">
        <w:rPr>
          <w:lang w:eastAsia="en-GB"/>
        </w:rPr>
        <w:t>trait variation is s</w:t>
      </w:r>
      <w:r w:rsidR="00880C14">
        <w:rPr>
          <w:lang w:eastAsia="en-GB"/>
        </w:rPr>
        <w:t xml:space="preserve">ummarised </w:t>
      </w:r>
      <w:r w:rsidR="00E646C1">
        <w:rPr>
          <w:lang w:eastAsia="en-GB"/>
        </w:rPr>
        <w:t>into</w:t>
      </w:r>
      <w:r w:rsidR="00642447">
        <w:rPr>
          <w:lang w:eastAsia="en-GB"/>
        </w:rPr>
        <w:t xml:space="preserve"> single indices</w:t>
      </w:r>
      <w:r w:rsidR="007A5229">
        <w:rPr>
          <w:lang w:eastAsia="en-GB"/>
        </w:rPr>
        <w:t xml:space="preserve"> of functional diversity</w:t>
      </w:r>
      <w:r w:rsidR="00642447">
        <w:rPr>
          <w:lang w:eastAsia="en-GB"/>
        </w:rPr>
        <w:t>.</w:t>
      </w:r>
      <w:r w:rsidR="00B02A0F">
        <w:rPr>
          <w:lang w:eastAsia="en-GB"/>
        </w:rPr>
        <w:t xml:space="preserve"> Thus,</w:t>
      </w:r>
      <w:r w:rsidR="00E646C1">
        <w:rPr>
          <w:lang w:eastAsia="en-GB"/>
        </w:rPr>
        <w:t xml:space="preserve"> </w:t>
      </w:r>
      <w:r w:rsidR="00B02A0F">
        <w:rPr>
          <w:lang w:eastAsia="en-GB"/>
        </w:rPr>
        <w:t>i</w:t>
      </w:r>
      <w:r w:rsidR="00A87D36">
        <w:rPr>
          <w:lang w:eastAsia="en-GB"/>
        </w:rPr>
        <w:t xml:space="preserve">n </w:t>
      </w:r>
      <w:r w:rsidR="00F125CB" w:rsidRPr="001B3760">
        <w:rPr>
          <w:lang w:eastAsia="en-GB"/>
        </w:rPr>
        <w:t>Chapter 4</w:t>
      </w:r>
      <w:r w:rsidR="00A87D36">
        <w:rPr>
          <w:lang w:eastAsia="en-GB"/>
        </w:rPr>
        <w:t>, I</w:t>
      </w:r>
      <w:r w:rsidR="00F125CB" w:rsidRPr="001B3760">
        <w:rPr>
          <w:lang w:eastAsia="en-GB"/>
        </w:rPr>
        <w:t xml:space="preserve"> investigat</w:t>
      </w:r>
      <w:r w:rsidR="00A87D36">
        <w:rPr>
          <w:lang w:eastAsia="en-GB"/>
        </w:rPr>
        <w:t>e</w:t>
      </w:r>
      <w:r w:rsidR="00F125CB" w:rsidRPr="001B3760">
        <w:rPr>
          <w:lang w:eastAsia="en-GB"/>
        </w:rPr>
        <w:t xml:space="preserve"> </w:t>
      </w:r>
      <w:r w:rsidR="00F125CB" w:rsidRPr="001B3760">
        <w:t xml:space="preserve">whether ecological traits and geographical range area are associated with species land-use responses and species climate-change sensitivity, comparatively among the terrestrial vertebrate classes. </w:t>
      </w:r>
      <w:r w:rsidR="00F125CB" w:rsidRPr="001B3760">
        <w:rPr>
          <w:lang w:eastAsia="en-GB"/>
        </w:rPr>
        <w:t xml:space="preserve">I enhance the trait data compiled in Chapter 2 with diet information for vertebrate species. I investigate whether there are associations between ecological traits (including geographical range area) and species land-use responses on the one hand, and between ecological traits and species climate-change sensitivity on the other hand. I further assess whether these associations can be generalised across classes and threats by looking for emerging patterns in the associations between traits and land-use responses and between traits and climate-change sensitivity. </w:t>
      </w:r>
      <w:r w:rsidR="00A87D36">
        <w:rPr>
          <w:lang w:eastAsia="en-GB"/>
        </w:rPr>
        <w:t xml:space="preserve">To the best of my knowledge, Chapter 4 constitutes the first </w:t>
      </w:r>
      <w:r w:rsidR="00C42699">
        <w:rPr>
          <w:lang w:eastAsia="en-GB"/>
        </w:rPr>
        <w:t xml:space="preserve">global </w:t>
      </w:r>
      <w:r w:rsidR="00931673">
        <w:rPr>
          <w:lang w:eastAsia="en-GB"/>
        </w:rPr>
        <w:t xml:space="preserve">comparative </w:t>
      </w:r>
      <w:r w:rsidR="00A87D36">
        <w:rPr>
          <w:lang w:eastAsia="en-GB"/>
        </w:rPr>
        <w:t>assessment</w:t>
      </w:r>
      <w:r w:rsidR="006762C1">
        <w:rPr>
          <w:lang w:eastAsia="en-GB"/>
        </w:rPr>
        <w:t>, among vertebrate classes,</w:t>
      </w:r>
      <w:r w:rsidR="00A87D36">
        <w:rPr>
          <w:lang w:eastAsia="en-GB"/>
        </w:rPr>
        <w:t xml:space="preserve"> o</w:t>
      </w:r>
      <w:r w:rsidR="00931673">
        <w:rPr>
          <w:lang w:eastAsia="en-GB"/>
        </w:rPr>
        <w:t>f</w:t>
      </w:r>
      <w:r w:rsidR="00C42699">
        <w:rPr>
          <w:lang w:eastAsia="en-GB"/>
        </w:rPr>
        <w:t xml:space="preserve"> associations</w:t>
      </w:r>
      <w:r w:rsidR="00931673">
        <w:rPr>
          <w:lang w:eastAsia="en-GB"/>
        </w:rPr>
        <w:t xml:space="preserve"> </w:t>
      </w:r>
      <w:r w:rsidR="000800E1">
        <w:rPr>
          <w:lang w:eastAsia="en-GB"/>
        </w:rPr>
        <w:t xml:space="preserve">between traits and species land-use responses and </w:t>
      </w:r>
      <w:r w:rsidR="000D26FC">
        <w:rPr>
          <w:lang w:eastAsia="en-GB"/>
        </w:rPr>
        <w:t xml:space="preserve">between </w:t>
      </w:r>
      <w:r w:rsidR="000800E1">
        <w:rPr>
          <w:lang w:eastAsia="en-GB"/>
        </w:rPr>
        <w:t>traits and species climate-change sensitivity</w:t>
      </w:r>
      <w:r w:rsidR="00A87D36">
        <w:rPr>
          <w:lang w:eastAsia="en-GB"/>
        </w:rPr>
        <w:t>.</w:t>
      </w:r>
    </w:p>
    <w:p w14:paraId="754851A3" w14:textId="332A7A80" w:rsidR="00F125CB" w:rsidRPr="001B3760" w:rsidRDefault="00F125CB" w:rsidP="0084128A">
      <w:pPr>
        <w:spacing w:line="276" w:lineRule="auto"/>
        <w:jc w:val="both"/>
        <w:rPr>
          <w:lang w:eastAsia="en-GB"/>
        </w:rPr>
      </w:pPr>
      <w:r w:rsidRPr="001B3760">
        <w:rPr>
          <w:lang w:eastAsia="en-GB"/>
        </w:rPr>
        <w:t xml:space="preserve">Chapter 5 develops our understanding of the impacts of land-use change on ecosystem functioning by focusing on species energetic requirements. </w:t>
      </w:r>
      <w:r w:rsidR="00B504D2">
        <w:rPr>
          <w:lang w:eastAsia="en-GB"/>
        </w:rPr>
        <w:t xml:space="preserve">First, </w:t>
      </w:r>
      <w:r w:rsidRPr="001B3760">
        <w:rPr>
          <w:lang w:eastAsia="en-GB"/>
        </w:rPr>
        <w:t xml:space="preserve">I assess the effects of land use on the total energetic requirements of vertebrate assemblages. Second, </w:t>
      </w:r>
      <w:r w:rsidRPr="001B3760">
        <w:t>I assess whether species energetic requirements influence species persistence in disturbed land uses.</w:t>
      </w:r>
      <w:r w:rsidRPr="001B3760">
        <w:rPr>
          <w:lang w:eastAsia="en-GB"/>
        </w:rPr>
        <w:t xml:space="preserve"> To this end, I collect resting metabolic rates for vertebrate species, which I use as a proxy for species-level energetic expenditure, and I combine these estimates with the PREDICTS database. Assuming that there is less energy available in disturbed land uses, I hypothesize that the assemblage-level energetic requirements of vertebrates are lower in disturbed land uses compared to undisturbed land uses, and that species with lower mass-independent energetic requirements are favoured over species with higher mass-independent energetic requirements in disturbed land uses. </w:t>
      </w:r>
      <w:r w:rsidR="007700D0">
        <w:rPr>
          <w:lang w:eastAsia="en-GB"/>
        </w:rPr>
        <w:t>Chapter 5 highlights the impacts of land-use change on vertebrate community metabolism.</w:t>
      </w:r>
    </w:p>
    <w:p w14:paraId="70C5E582" w14:textId="34B48B38" w:rsidR="00CC3771" w:rsidRPr="001B3760" w:rsidRDefault="00F125CB" w:rsidP="00EB6E4A">
      <w:pPr>
        <w:spacing w:line="276" w:lineRule="auto"/>
        <w:jc w:val="both"/>
        <w:rPr>
          <w:lang w:eastAsia="en-GB"/>
        </w:rPr>
      </w:pPr>
      <w:r w:rsidRPr="001B3760">
        <w:rPr>
          <w:lang w:eastAsia="en-GB"/>
        </w:rPr>
        <w:t>Finally, in</w:t>
      </w:r>
      <w:r w:rsidRPr="001B3760">
        <w:rPr>
          <w:b/>
          <w:bCs/>
          <w:lang w:eastAsia="en-GB"/>
        </w:rPr>
        <w:t xml:space="preserve"> </w:t>
      </w:r>
      <w:r w:rsidRPr="001B3760">
        <w:rPr>
          <w:lang w:eastAsia="en-GB"/>
        </w:rPr>
        <w:t xml:space="preserve">Chapter 6, I summarise the findings of this thesis, </w:t>
      </w:r>
      <w:r w:rsidR="00567D8E">
        <w:rPr>
          <w:lang w:eastAsia="en-GB"/>
        </w:rPr>
        <w:t xml:space="preserve">I </w:t>
      </w:r>
      <w:r w:rsidRPr="001B3760">
        <w:rPr>
          <w:lang w:eastAsia="en-GB"/>
        </w:rPr>
        <w:t xml:space="preserve">highlight some of the limitations and </w:t>
      </w:r>
      <w:r w:rsidR="00567D8E">
        <w:rPr>
          <w:lang w:eastAsia="en-GB"/>
        </w:rPr>
        <w:t xml:space="preserve">I </w:t>
      </w:r>
      <w:r w:rsidRPr="001B3760">
        <w:rPr>
          <w:lang w:eastAsia="en-GB"/>
        </w:rPr>
        <w:t xml:space="preserve">examine the relevance of the findings for the field. By investigating whether traits are associated with species land-use responses and climate-change sensitivity across the terrestrial vertebrates, my thesis </w:t>
      </w:r>
      <w:r w:rsidRPr="001B3760">
        <w:rPr>
          <w:lang w:eastAsia="en-GB"/>
        </w:rPr>
        <w:lastRenderedPageBreak/>
        <w:t>furthers our understanding of what could render species more sensitive to human threats,</w:t>
      </w:r>
      <w:r w:rsidR="0050348C" w:rsidRPr="001B3760">
        <w:rPr>
          <w:lang w:eastAsia="en-GB"/>
        </w:rPr>
        <w:t xml:space="preserve"> </w:t>
      </w:r>
      <w:r w:rsidR="00567D8E">
        <w:rPr>
          <w:lang w:eastAsia="en-GB"/>
        </w:rPr>
        <w:t>underlines</w:t>
      </w:r>
      <w:r w:rsidR="0050348C" w:rsidRPr="001B3760">
        <w:rPr>
          <w:lang w:eastAsia="en-GB"/>
        </w:rPr>
        <w:t xml:space="preserve"> </w:t>
      </w:r>
      <w:r w:rsidR="00924351" w:rsidRPr="001B3760">
        <w:rPr>
          <w:lang w:eastAsia="en-GB"/>
        </w:rPr>
        <w:t xml:space="preserve">possible modifications to ecosystem functioning </w:t>
      </w:r>
      <w:r w:rsidRPr="001B3760">
        <w:rPr>
          <w:lang w:eastAsia="en-GB"/>
        </w:rPr>
        <w:t xml:space="preserve">and </w:t>
      </w:r>
      <w:r w:rsidR="00567D8E">
        <w:rPr>
          <w:rStyle w:val="normaltextrun"/>
          <w:rFonts w:eastAsiaTheme="minorEastAsia"/>
          <w:color w:val="000000"/>
          <w:shd w:val="clear" w:color="auto" w:fill="FFFFFF"/>
        </w:rPr>
        <w:t>stresses</w:t>
      </w:r>
      <w:r w:rsidRPr="001B3760">
        <w:rPr>
          <w:rStyle w:val="normaltextrun"/>
          <w:rFonts w:eastAsiaTheme="minorEastAsia"/>
          <w:color w:val="000000"/>
          <w:shd w:val="clear" w:color="auto" w:fill="FFFFFF"/>
        </w:rPr>
        <w:t xml:space="preserve"> the role and usefulness of vertebrate trait data for understanding species</w:t>
      </w:r>
      <w:r w:rsidR="00924351" w:rsidRPr="001B3760">
        <w:rPr>
          <w:rStyle w:val="normaltextrun"/>
          <w:rFonts w:eastAsiaTheme="minorEastAsia"/>
          <w:color w:val="000000"/>
          <w:shd w:val="clear" w:color="auto" w:fill="FFFFFF"/>
        </w:rPr>
        <w:t xml:space="preserve"> and community</w:t>
      </w:r>
      <w:r w:rsidRPr="001B3760">
        <w:rPr>
          <w:rStyle w:val="normaltextrun"/>
          <w:rFonts w:eastAsiaTheme="minorEastAsia"/>
          <w:color w:val="000000"/>
          <w:shd w:val="clear" w:color="auto" w:fill="FFFFFF"/>
        </w:rPr>
        <w:t xml:space="preserve"> responses to human pressures.</w:t>
      </w:r>
    </w:p>
    <w:sectPr w:rsidR="00CC3771" w:rsidRPr="001B3760">
      <w:headerReference w:type="defaul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tard, Adrienne" w:date="2022-05-04T16:35:00Z" w:initials="EA">
    <w:p w14:paraId="7684B5E4" w14:textId="0164983A" w:rsidR="00254997" w:rsidRDefault="00254997">
      <w:pPr>
        <w:pStyle w:val="CommentText"/>
      </w:pPr>
      <w:r>
        <w:rPr>
          <w:rStyle w:val="CommentReference"/>
        </w:rPr>
        <w:annotationRef/>
      </w:r>
      <w:r>
        <w:t>Should I reiterate this here? (it figures in the thesis outline of contents)</w:t>
      </w:r>
    </w:p>
  </w:comment>
  <w:comment w:id="1" w:author="Etard, Adrienne" w:date="2022-05-04T16:36:00Z" w:initials="EA">
    <w:p w14:paraId="7F044114" w14:textId="4196F872" w:rsidR="001C6352" w:rsidRDefault="001C6352">
      <w:pPr>
        <w:pStyle w:val="CommentText"/>
      </w:pPr>
      <w:r>
        <w:rPr>
          <w:rStyle w:val="CommentReference"/>
        </w:rPr>
        <w:annotationRef/>
      </w:r>
      <w:r>
        <w:t>Should I reiterate this here – it is already stated in the thesis outline of contents</w:t>
      </w:r>
      <w:r w:rsidR="006131DA">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84B5E4" w15:done="0"/>
  <w15:commentEx w15:paraId="7F0441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D29D2" w16cex:dateUtc="2022-05-04T15:35:00Z"/>
  <w16cex:commentExtensible w16cex:durableId="261D2A14" w16cex:dateUtc="2022-05-04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84B5E4" w16cid:durableId="261D29D2"/>
  <w16cid:commentId w16cid:paraId="7F044114" w16cid:durableId="261D2A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3F50B2" w14:textId="77777777" w:rsidR="003722D2" w:rsidRDefault="003722D2" w:rsidP="001B3760">
      <w:pPr>
        <w:spacing w:after="0" w:line="240" w:lineRule="auto"/>
      </w:pPr>
      <w:r>
        <w:separator/>
      </w:r>
    </w:p>
  </w:endnote>
  <w:endnote w:type="continuationSeparator" w:id="0">
    <w:p w14:paraId="491001A7" w14:textId="77777777" w:rsidR="003722D2" w:rsidRDefault="003722D2" w:rsidP="001B3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0B1979" w14:textId="77777777" w:rsidR="003722D2" w:rsidRDefault="003722D2" w:rsidP="001B3760">
      <w:pPr>
        <w:spacing w:after="0" w:line="240" w:lineRule="auto"/>
      </w:pPr>
      <w:r>
        <w:separator/>
      </w:r>
    </w:p>
  </w:footnote>
  <w:footnote w:type="continuationSeparator" w:id="0">
    <w:p w14:paraId="3198F04F" w14:textId="77777777" w:rsidR="003722D2" w:rsidRDefault="003722D2" w:rsidP="001B37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95A22" w14:textId="18F7EB54" w:rsidR="001B3760" w:rsidRDefault="001B3760">
    <w:pPr>
      <w:pStyle w:val="Header"/>
    </w:pPr>
    <w:r>
      <w:t>General Introduc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6E7633"/>
    <w:multiLevelType w:val="multilevel"/>
    <w:tmpl w:val="B5564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305228"/>
    <w:multiLevelType w:val="hybridMultilevel"/>
    <w:tmpl w:val="18780E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82853233">
    <w:abstractNumId w:val="1"/>
  </w:num>
  <w:num w:numId="2" w16cid:durableId="202443075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5CB"/>
    <w:rsid w:val="0000533C"/>
    <w:rsid w:val="000161A9"/>
    <w:rsid w:val="00020A3F"/>
    <w:rsid w:val="0002227C"/>
    <w:rsid w:val="000543A0"/>
    <w:rsid w:val="000754FB"/>
    <w:rsid w:val="000771D9"/>
    <w:rsid w:val="00077367"/>
    <w:rsid w:val="00077430"/>
    <w:rsid w:val="000800E1"/>
    <w:rsid w:val="00083C95"/>
    <w:rsid w:val="00085CCA"/>
    <w:rsid w:val="000A5290"/>
    <w:rsid w:val="000C3B89"/>
    <w:rsid w:val="000C51F7"/>
    <w:rsid w:val="000C5EB3"/>
    <w:rsid w:val="000C629B"/>
    <w:rsid w:val="000D26FC"/>
    <w:rsid w:val="001053E4"/>
    <w:rsid w:val="00111FE3"/>
    <w:rsid w:val="00125B5E"/>
    <w:rsid w:val="00127BB9"/>
    <w:rsid w:val="00132160"/>
    <w:rsid w:val="001343DD"/>
    <w:rsid w:val="0015747D"/>
    <w:rsid w:val="0018210D"/>
    <w:rsid w:val="00196E09"/>
    <w:rsid w:val="0019776D"/>
    <w:rsid w:val="001A0563"/>
    <w:rsid w:val="001A1AD5"/>
    <w:rsid w:val="001B3760"/>
    <w:rsid w:val="001B52ED"/>
    <w:rsid w:val="001B5D92"/>
    <w:rsid w:val="001C6352"/>
    <w:rsid w:val="001D5669"/>
    <w:rsid w:val="001D5DD8"/>
    <w:rsid w:val="001D6ADA"/>
    <w:rsid w:val="001E5551"/>
    <w:rsid w:val="001E5C7D"/>
    <w:rsid w:val="001F2CD5"/>
    <w:rsid w:val="001F2F8E"/>
    <w:rsid w:val="00204BC0"/>
    <w:rsid w:val="00204E7F"/>
    <w:rsid w:val="002174DC"/>
    <w:rsid w:val="00234A7B"/>
    <w:rsid w:val="00241993"/>
    <w:rsid w:val="00253D27"/>
    <w:rsid w:val="00254997"/>
    <w:rsid w:val="00255195"/>
    <w:rsid w:val="00256DC3"/>
    <w:rsid w:val="00262731"/>
    <w:rsid w:val="00295269"/>
    <w:rsid w:val="00297106"/>
    <w:rsid w:val="002A20FC"/>
    <w:rsid w:val="002B341B"/>
    <w:rsid w:val="002C2036"/>
    <w:rsid w:val="002C6172"/>
    <w:rsid w:val="002D3273"/>
    <w:rsid w:val="002F0953"/>
    <w:rsid w:val="002F1352"/>
    <w:rsid w:val="002F3B35"/>
    <w:rsid w:val="003012C5"/>
    <w:rsid w:val="0030796A"/>
    <w:rsid w:val="0032209D"/>
    <w:rsid w:val="003364EB"/>
    <w:rsid w:val="00337631"/>
    <w:rsid w:val="00342E49"/>
    <w:rsid w:val="00354332"/>
    <w:rsid w:val="003722D2"/>
    <w:rsid w:val="00385757"/>
    <w:rsid w:val="003A3D24"/>
    <w:rsid w:val="003A5B89"/>
    <w:rsid w:val="003A76E8"/>
    <w:rsid w:val="003C4020"/>
    <w:rsid w:val="003C5903"/>
    <w:rsid w:val="003E7E1F"/>
    <w:rsid w:val="003F19BC"/>
    <w:rsid w:val="004068FC"/>
    <w:rsid w:val="004231E2"/>
    <w:rsid w:val="00425B66"/>
    <w:rsid w:val="00426537"/>
    <w:rsid w:val="00453766"/>
    <w:rsid w:val="004620A9"/>
    <w:rsid w:val="0047098F"/>
    <w:rsid w:val="00481E90"/>
    <w:rsid w:val="00482E51"/>
    <w:rsid w:val="004868A4"/>
    <w:rsid w:val="0048765F"/>
    <w:rsid w:val="00496329"/>
    <w:rsid w:val="004A0738"/>
    <w:rsid w:val="004A32FC"/>
    <w:rsid w:val="004A3943"/>
    <w:rsid w:val="004B69E1"/>
    <w:rsid w:val="004C26BC"/>
    <w:rsid w:val="004C3E24"/>
    <w:rsid w:val="004C40FC"/>
    <w:rsid w:val="004C5B98"/>
    <w:rsid w:val="004D19FC"/>
    <w:rsid w:val="004D45C2"/>
    <w:rsid w:val="004E2841"/>
    <w:rsid w:val="004E4ECB"/>
    <w:rsid w:val="004E5208"/>
    <w:rsid w:val="004F3142"/>
    <w:rsid w:val="0050348C"/>
    <w:rsid w:val="005055E5"/>
    <w:rsid w:val="00510F61"/>
    <w:rsid w:val="0051114E"/>
    <w:rsid w:val="00545F7C"/>
    <w:rsid w:val="005536E7"/>
    <w:rsid w:val="005539A3"/>
    <w:rsid w:val="005608B3"/>
    <w:rsid w:val="00561738"/>
    <w:rsid w:val="0056349D"/>
    <w:rsid w:val="00567D8E"/>
    <w:rsid w:val="00571E2C"/>
    <w:rsid w:val="005833EA"/>
    <w:rsid w:val="0058553E"/>
    <w:rsid w:val="00586201"/>
    <w:rsid w:val="00587FCE"/>
    <w:rsid w:val="005917BD"/>
    <w:rsid w:val="005940AF"/>
    <w:rsid w:val="005972D0"/>
    <w:rsid w:val="005A0A13"/>
    <w:rsid w:val="005A2137"/>
    <w:rsid w:val="005A3171"/>
    <w:rsid w:val="005A70B1"/>
    <w:rsid w:val="005B25A3"/>
    <w:rsid w:val="005B7B6C"/>
    <w:rsid w:val="005C4741"/>
    <w:rsid w:val="005C65F4"/>
    <w:rsid w:val="005E2D6A"/>
    <w:rsid w:val="005F1816"/>
    <w:rsid w:val="005F4BA9"/>
    <w:rsid w:val="00600148"/>
    <w:rsid w:val="00604AC6"/>
    <w:rsid w:val="00606F91"/>
    <w:rsid w:val="00611BEE"/>
    <w:rsid w:val="006131DA"/>
    <w:rsid w:val="00616041"/>
    <w:rsid w:val="006210B6"/>
    <w:rsid w:val="00623EE9"/>
    <w:rsid w:val="00633DD7"/>
    <w:rsid w:val="00642447"/>
    <w:rsid w:val="00647508"/>
    <w:rsid w:val="00671CAA"/>
    <w:rsid w:val="0067590C"/>
    <w:rsid w:val="0067612C"/>
    <w:rsid w:val="006762C1"/>
    <w:rsid w:val="00685F5A"/>
    <w:rsid w:val="006910BB"/>
    <w:rsid w:val="006A0499"/>
    <w:rsid w:val="006A0B07"/>
    <w:rsid w:val="006A0E2C"/>
    <w:rsid w:val="006A4C73"/>
    <w:rsid w:val="006A73DC"/>
    <w:rsid w:val="006B273A"/>
    <w:rsid w:val="006C0ACC"/>
    <w:rsid w:val="006C3E23"/>
    <w:rsid w:val="006E0693"/>
    <w:rsid w:val="006F03C2"/>
    <w:rsid w:val="006F0D4B"/>
    <w:rsid w:val="006F1166"/>
    <w:rsid w:val="006F12BD"/>
    <w:rsid w:val="006F3A7F"/>
    <w:rsid w:val="006F5DAC"/>
    <w:rsid w:val="006F751A"/>
    <w:rsid w:val="00704BB2"/>
    <w:rsid w:val="00710460"/>
    <w:rsid w:val="007112CA"/>
    <w:rsid w:val="00711908"/>
    <w:rsid w:val="00714FA9"/>
    <w:rsid w:val="00732A83"/>
    <w:rsid w:val="007369A2"/>
    <w:rsid w:val="00737624"/>
    <w:rsid w:val="00740BE5"/>
    <w:rsid w:val="0074749C"/>
    <w:rsid w:val="0074759C"/>
    <w:rsid w:val="00747AD0"/>
    <w:rsid w:val="0075027D"/>
    <w:rsid w:val="00754D1D"/>
    <w:rsid w:val="00755B9A"/>
    <w:rsid w:val="00755FBF"/>
    <w:rsid w:val="00763553"/>
    <w:rsid w:val="007700D0"/>
    <w:rsid w:val="00791325"/>
    <w:rsid w:val="007921EA"/>
    <w:rsid w:val="00793E8A"/>
    <w:rsid w:val="00797A8C"/>
    <w:rsid w:val="007A5229"/>
    <w:rsid w:val="007A55F6"/>
    <w:rsid w:val="007C04DC"/>
    <w:rsid w:val="007D2B26"/>
    <w:rsid w:val="007E28CB"/>
    <w:rsid w:val="007E5777"/>
    <w:rsid w:val="007F115E"/>
    <w:rsid w:val="007F2038"/>
    <w:rsid w:val="007F4205"/>
    <w:rsid w:val="007F5AF2"/>
    <w:rsid w:val="00804668"/>
    <w:rsid w:val="0081055B"/>
    <w:rsid w:val="00814E3A"/>
    <w:rsid w:val="00816200"/>
    <w:rsid w:val="0084128A"/>
    <w:rsid w:val="00853F37"/>
    <w:rsid w:val="008775DE"/>
    <w:rsid w:val="00877F57"/>
    <w:rsid w:val="00880C14"/>
    <w:rsid w:val="00881C8F"/>
    <w:rsid w:val="008909E4"/>
    <w:rsid w:val="00891430"/>
    <w:rsid w:val="008957D4"/>
    <w:rsid w:val="008A17F1"/>
    <w:rsid w:val="008A6272"/>
    <w:rsid w:val="008D6D78"/>
    <w:rsid w:val="008E235D"/>
    <w:rsid w:val="008F3BAE"/>
    <w:rsid w:val="00902259"/>
    <w:rsid w:val="00904BB2"/>
    <w:rsid w:val="00906111"/>
    <w:rsid w:val="00920AC8"/>
    <w:rsid w:val="00924351"/>
    <w:rsid w:val="009302A9"/>
    <w:rsid w:val="00931673"/>
    <w:rsid w:val="00937921"/>
    <w:rsid w:val="0094711F"/>
    <w:rsid w:val="009511B5"/>
    <w:rsid w:val="00962BBA"/>
    <w:rsid w:val="00975560"/>
    <w:rsid w:val="00980FF5"/>
    <w:rsid w:val="00981868"/>
    <w:rsid w:val="00984F2C"/>
    <w:rsid w:val="00986DBE"/>
    <w:rsid w:val="0099002F"/>
    <w:rsid w:val="009A0B24"/>
    <w:rsid w:val="009C0A95"/>
    <w:rsid w:val="009C7DAC"/>
    <w:rsid w:val="009C7E1D"/>
    <w:rsid w:val="009D0C20"/>
    <w:rsid w:val="009E3417"/>
    <w:rsid w:val="009E4BC7"/>
    <w:rsid w:val="009E5208"/>
    <w:rsid w:val="00A06189"/>
    <w:rsid w:val="00A06278"/>
    <w:rsid w:val="00A07161"/>
    <w:rsid w:val="00A17AC9"/>
    <w:rsid w:val="00A2148E"/>
    <w:rsid w:val="00A24609"/>
    <w:rsid w:val="00A63FFE"/>
    <w:rsid w:val="00A67F50"/>
    <w:rsid w:val="00A858F3"/>
    <w:rsid w:val="00A87D36"/>
    <w:rsid w:val="00AB5F96"/>
    <w:rsid w:val="00AC5B05"/>
    <w:rsid w:val="00AC797E"/>
    <w:rsid w:val="00AE082E"/>
    <w:rsid w:val="00AE38C4"/>
    <w:rsid w:val="00AF78B0"/>
    <w:rsid w:val="00B02A0F"/>
    <w:rsid w:val="00B119D3"/>
    <w:rsid w:val="00B130DD"/>
    <w:rsid w:val="00B21697"/>
    <w:rsid w:val="00B45E07"/>
    <w:rsid w:val="00B504D2"/>
    <w:rsid w:val="00B50FC0"/>
    <w:rsid w:val="00B56F1C"/>
    <w:rsid w:val="00B62A43"/>
    <w:rsid w:val="00B6640A"/>
    <w:rsid w:val="00B6676E"/>
    <w:rsid w:val="00B71DA7"/>
    <w:rsid w:val="00B7766E"/>
    <w:rsid w:val="00B91211"/>
    <w:rsid w:val="00B942C9"/>
    <w:rsid w:val="00B97DE3"/>
    <w:rsid w:val="00BA1D22"/>
    <w:rsid w:val="00BA224F"/>
    <w:rsid w:val="00BB0E6A"/>
    <w:rsid w:val="00BB48F7"/>
    <w:rsid w:val="00BD050F"/>
    <w:rsid w:val="00BD3FA8"/>
    <w:rsid w:val="00BF4436"/>
    <w:rsid w:val="00BF4A9C"/>
    <w:rsid w:val="00BF6F2F"/>
    <w:rsid w:val="00C04BBA"/>
    <w:rsid w:val="00C06B6A"/>
    <w:rsid w:val="00C22011"/>
    <w:rsid w:val="00C2339A"/>
    <w:rsid w:val="00C25180"/>
    <w:rsid w:val="00C3315A"/>
    <w:rsid w:val="00C3688D"/>
    <w:rsid w:val="00C42699"/>
    <w:rsid w:val="00C44563"/>
    <w:rsid w:val="00C56991"/>
    <w:rsid w:val="00C61586"/>
    <w:rsid w:val="00C63182"/>
    <w:rsid w:val="00C7200A"/>
    <w:rsid w:val="00C81DA6"/>
    <w:rsid w:val="00C84D5D"/>
    <w:rsid w:val="00C85EDD"/>
    <w:rsid w:val="00C94FD0"/>
    <w:rsid w:val="00C97E27"/>
    <w:rsid w:val="00CA289D"/>
    <w:rsid w:val="00CA3F32"/>
    <w:rsid w:val="00CB343A"/>
    <w:rsid w:val="00CB5A75"/>
    <w:rsid w:val="00CC04A7"/>
    <w:rsid w:val="00CC3771"/>
    <w:rsid w:val="00CE64CF"/>
    <w:rsid w:val="00CF475B"/>
    <w:rsid w:val="00CF71FB"/>
    <w:rsid w:val="00CF7531"/>
    <w:rsid w:val="00D00AAE"/>
    <w:rsid w:val="00D0439F"/>
    <w:rsid w:val="00D07262"/>
    <w:rsid w:val="00D13B06"/>
    <w:rsid w:val="00D14806"/>
    <w:rsid w:val="00D24BF2"/>
    <w:rsid w:val="00D25995"/>
    <w:rsid w:val="00D355CB"/>
    <w:rsid w:val="00D3679A"/>
    <w:rsid w:val="00D3794B"/>
    <w:rsid w:val="00D37E40"/>
    <w:rsid w:val="00D40076"/>
    <w:rsid w:val="00D537FE"/>
    <w:rsid w:val="00D53AAE"/>
    <w:rsid w:val="00D54043"/>
    <w:rsid w:val="00D7228A"/>
    <w:rsid w:val="00D758F1"/>
    <w:rsid w:val="00D837D1"/>
    <w:rsid w:val="00D867C3"/>
    <w:rsid w:val="00D9010E"/>
    <w:rsid w:val="00D95D3E"/>
    <w:rsid w:val="00D95E0D"/>
    <w:rsid w:val="00D96BE8"/>
    <w:rsid w:val="00D97B21"/>
    <w:rsid w:val="00DA06A4"/>
    <w:rsid w:val="00DA44FD"/>
    <w:rsid w:val="00DB1543"/>
    <w:rsid w:val="00DB2DC3"/>
    <w:rsid w:val="00DC0205"/>
    <w:rsid w:val="00DC3DEF"/>
    <w:rsid w:val="00DD6BDD"/>
    <w:rsid w:val="00DE1211"/>
    <w:rsid w:val="00DE2D87"/>
    <w:rsid w:val="00DE4346"/>
    <w:rsid w:val="00E00DC8"/>
    <w:rsid w:val="00E34986"/>
    <w:rsid w:val="00E56976"/>
    <w:rsid w:val="00E60D09"/>
    <w:rsid w:val="00E62CCE"/>
    <w:rsid w:val="00E646C1"/>
    <w:rsid w:val="00E662DF"/>
    <w:rsid w:val="00E77B2D"/>
    <w:rsid w:val="00EA1CFB"/>
    <w:rsid w:val="00EA4542"/>
    <w:rsid w:val="00EB62FE"/>
    <w:rsid w:val="00EB6E4A"/>
    <w:rsid w:val="00EC64C4"/>
    <w:rsid w:val="00EE2057"/>
    <w:rsid w:val="00EE380E"/>
    <w:rsid w:val="00EF259E"/>
    <w:rsid w:val="00EF5657"/>
    <w:rsid w:val="00F00565"/>
    <w:rsid w:val="00F125CB"/>
    <w:rsid w:val="00F30484"/>
    <w:rsid w:val="00F309D1"/>
    <w:rsid w:val="00F42400"/>
    <w:rsid w:val="00F42FED"/>
    <w:rsid w:val="00F4466E"/>
    <w:rsid w:val="00F65023"/>
    <w:rsid w:val="00F729BE"/>
    <w:rsid w:val="00F73154"/>
    <w:rsid w:val="00F80996"/>
    <w:rsid w:val="00F83388"/>
    <w:rsid w:val="00FA2A7B"/>
    <w:rsid w:val="00FA5187"/>
    <w:rsid w:val="00FA7E46"/>
    <w:rsid w:val="00FB1107"/>
    <w:rsid w:val="00FB3E29"/>
    <w:rsid w:val="00FB7026"/>
    <w:rsid w:val="00FD15A1"/>
    <w:rsid w:val="00FD23ED"/>
    <w:rsid w:val="00FF349E"/>
    <w:rsid w:val="00FF35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BDEAD1"/>
  <w15:chartTrackingRefBased/>
  <w15:docId w15:val="{C3B691C1-3E39-4D14-9BFF-6AFD697D1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5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125CB"/>
    <w:rPr>
      <w:sz w:val="16"/>
      <w:szCs w:val="16"/>
    </w:rPr>
  </w:style>
  <w:style w:type="paragraph" w:styleId="CommentText">
    <w:name w:val="annotation text"/>
    <w:basedOn w:val="Normal"/>
    <w:link w:val="CommentTextChar"/>
    <w:uiPriority w:val="99"/>
    <w:semiHidden/>
    <w:unhideWhenUsed/>
    <w:rsid w:val="00F125CB"/>
    <w:pPr>
      <w:spacing w:line="240" w:lineRule="auto"/>
    </w:pPr>
    <w:rPr>
      <w:sz w:val="20"/>
      <w:szCs w:val="20"/>
    </w:rPr>
  </w:style>
  <w:style w:type="character" w:customStyle="1" w:styleId="CommentTextChar">
    <w:name w:val="Comment Text Char"/>
    <w:basedOn w:val="DefaultParagraphFont"/>
    <w:link w:val="CommentText"/>
    <w:uiPriority w:val="99"/>
    <w:semiHidden/>
    <w:rsid w:val="00F125CB"/>
    <w:rPr>
      <w:sz w:val="20"/>
      <w:szCs w:val="20"/>
    </w:rPr>
  </w:style>
  <w:style w:type="character" w:customStyle="1" w:styleId="normaltextrun">
    <w:name w:val="normaltextrun"/>
    <w:basedOn w:val="DefaultParagraphFont"/>
    <w:rsid w:val="00F125CB"/>
  </w:style>
  <w:style w:type="character" w:styleId="Hyperlink">
    <w:name w:val="Hyperlink"/>
    <w:basedOn w:val="DefaultParagraphFont"/>
    <w:uiPriority w:val="99"/>
    <w:unhideWhenUsed/>
    <w:rsid w:val="00F125CB"/>
    <w:rPr>
      <w:color w:val="0563C1" w:themeColor="hyperlink"/>
      <w:u w:val="single"/>
    </w:rPr>
  </w:style>
  <w:style w:type="paragraph" w:styleId="ListParagraph">
    <w:name w:val="List Paragraph"/>
    <w:basedOn w:val="Normal"/>
    <w:uiPriority w:val="34"/>
    <w:qFormat/>
    <w:rsid w:val="00F125CB"/>
    <w:pPr>
      <w:ind w:left="720"/>
      <w:contextualSpacing/>
    </w:pPr>
  </w:style>
  <w:style w:type="character" w:styleId="SubtleEmphasis">
    <w:name w:val="Subtle Emphasis"/>
    <w:basedOn w:val="DefaultParagraphFont"/>
    <w:uiPriority w:val="19"/>
    <w:qFormat/>
    <w:rsid w:val="00F125CB"/>
    <w:rPr>
      <w:i/>
      <w:iCs/>
      <w:color w:val="404040" w:themeColor="text1" w:themeTint="BF"/>
    </w:rPr>
  </w:style>
  <w:style w:type="paragraph" w:styleId="CommentSubject">
    <w:name w:val="annotation subject"/>
    <w:basedOn w:val="CommentText"/>
    <w:next w:val="CommentText"/>
    <w:link w:val="CommentSubjectChar"/>
    <w:uiPriority w:val="99"/>
    <w:semiHidden/>
    <w:unhideWhenUsed/>
    <w:rsid w:val="0067590C"/>
    <w:rPr>
      <w:b/>
      <w:bCs/>
    </w:rPr>
  </w:style>
  <w:style w:type="character" w:customStyle="1" w:styleId="CommentSubjectChar">
    <w:name w:val="Comment Subject Char"/>
    <w:basedOn w:val="CommentTextChar"/>
    <w:link w:val="CommentSubject"/>
    <w:uiPriority w:val="99"/>
    <w:semiHidden/>
    <w:rsid w:val="0067590C"/>
    <w:rPr>
      <w:b/>
      <w:bCs/>
      <w:sz w:val="20"/>
      <w:szCs w:val="20"/>
    </w:rPr>
  </w:style>
  <w:style w:type="character" w:styleId="FollowedHyperlink">
    <w:name w:val="FollowedHyperlink"/>
    <w:basedOn w:val="DefaultParagraphFont"/>
    <w:uiPriority w:val="99"/>
    <w:semiHidden/>
    <w:unhideWhenUsed/>
    <w:rsid w:val="00481E90"/>
    <w:rPr>
      <w:color w:val="954F72" w:themeColor="followedHyperlink"/>
      <w:u w:val="single"/>
    </w:rPr>
  </w:style>
  <w:style w:type="character" w:styleId="UnresolvedMention">
    <w:name w:val="Unresolved Mention"/>
    <w:basedOn w:val="DefaultParagraphFont"/>
    <w:uiPriority w:val="99"/>
    <w:semiHidden/>
    <w:unhideWhenUsed/>
    <w:rsid w:val="00F73154"/>
    <w:rPr>
      <w:color w:val="605E5C"/>
      <w:shd w:val="clear" w:color="auto" w:fill="E1DFDD"/>
    </w:rPr>
  </w:style>
  <w:style w:type="paragraph" w:styleId="Header">
    <w:name w:val="header"/>
    <w:basedOn w:val="Normal"/>
    <w:link w:val="HeaderChar"/>
    <w:uiPriority w:val="99"/>
    <w:unhideWhenUsed/>
    <w:rsid w:val="001B37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3760"/>
  </w:style>
  <w:style w:type="paragraph" w:styleId="Footer">
    <w:name w:val="footer"/>
    <w:basedOn w:val="Normal"/>
    <w:link w:val="FooterChar"/>
    <w:uiPriority w:val="99"/>
    <w:unhideWhenUsed/>
    <w:rsid w:val="001B37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3760"/>
  </w:style>
  <w:style w:type="paragraph" w:styleId="NoSpacing">
    <w:name w:val="No Spacing"/>
    <w:uiPriority w:val="1"/>
    <w:qFormat/>
    <w:rsid w:val="00611BE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4719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ucnredlist.org/resources/summary-statistics" TargetMode="External"/><Relationship Id="rId17" Type="http://schemas.openxmlformats.org/officeDocument/2006/relationships/header" Target="header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ei.noaa.gov/cag/"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ourworldindata.org/land-use"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059AB13-028F-449C-BAEB-42108B63D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7222</Words>
  <Characters>326168</Characters>
  <Application>Microsoft Office Word</Application>
  <DocSecurity>0</DocSecurity>
  <Lines>2718</Lines>
  <Paragraphs>7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 Etard</dc:creator>
  <cp:keywords/>
  <dc:description/>
  <cp:lastModifiedBy>Adrienne Etard</cp:lastModifiedBy>
  <cp:revision>389</cp:revision>
  <dcterms:created xsi:type="dcterms:W3CDTF">2022-05-02T16:35:00Z</dcterms:created>
  <dcterms:modified xsi:type="dcterms:W3CDTF">2022-05-04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89e077-872c-3784-8f00-4f01415a4e5a</vt:lpwstr>
  </property>
  <property fmtid="{D5CDD505-2E9C-101B-9397-08002B2CF9AE}" pid="24" name="Mendeley Citation Style_1">
    <vt:lpwstr>http://www.zotero.org/styles/ecology-letters</vt:lpwstr>
  </property>
</Properties>
</file>